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2094" w:rsidRDefault="00822094" w:rsidP="00822094">
      <w:pPr>
        <w:pStyle w:val="Heading1"/>
      </w:pPr>
      <w:r>
        <w:t>Design</w:t>
      </w:r>
    </w:p>
    <w:p w:rsidR="00735A0E" w:rsidRDefault="00E7567B" w:rsidP="00732F93">
      <w:r>
        <w:t xml:space="preserve">Based upon our previous section detailing </w:t>
      </w:r>
      <w:r w:rsidR="00822094">
        <w:t xml:space="preserve">the specific problems we would like to </w:t>
      </w:r>
      <w:r w:rsidR="00FE5FC9">
        <w:t>address;</w:t>
      </w:r>
      <w:r w:rsidR="00822094">
        <w:t xml:space="preserve"> t</w:t>
      </w:r>
      <w:r w:rsidR="007466DE">
        <w:t xml:space="preserve">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 xml:space="preserve">look at the final product, as well as any issues encountered along the way that </w:t>
      </w:r>
      <w:r w:rsidR="00822094">
        <w:t xml:space="preserve">may have </w:t>
      </w:r>
      <w:r w:rsidR="00735A0E">
        <w:t>differed from the pla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811DD8" w:rsidRDefault="00811DD8" w:rsidP="00732F93">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r w:rsidRPr="00EB2254">
        <w:rPr>
          <w:i/>
        </w:rPr>
        <w:t>sudo</w:t>
      </w:r>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811DD8">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1]"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lastRenderedPageBreak/>
        <w:t>Other Commands</w:t>
      </w:r>
    </w:p>
    <w:p w:rsidR="000A358B" w:rsidRDefault="000A358B" w:rsidP="000A358B">
      <w:pPr>
        <w:rPr>
          <w:b/>
        </w:rPr>
      </w:pPr>
      <w:r>
        <w:t>Remote administration means being away from tools, so adding tools that are often in an administrators’ arsenal to the application can be very useful in troubleshooting. Having remote access to a machine inside the network means that certain com</w:t>
      </w:r>
      <w:r w:rsidR="00811DD8">
        <w:t>mands can be piped to the user:</w:t>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r>
        <w:rPr>
          <w:b/>
        </w:rPr>
        <w:t>Nslookup</w:t>
      </w:r>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4E4745" w:rsidP="0093245C">
      <w:r>
        <w:t xml:space="preserve">Security is a major point </w:t>
      </w:r>
      <w:r w:rsidR="00884E87">
        <w:t>in this project, as this application may have access t</w:t>
      </w:r>
      <w:r w:rsidR="00811DD8">
        <w:t>o logs or passwords for servers. To address this issue, we will be using the security offered by the various chat services by associating access to the bot with access to instant messaging services.</w:t>
      </w:r>
    </w:p>
    <w:p w:rsidR="00811DD8" w:rsidRDefault="00811DD8" w:rsidP="0093245C">
      <w:r>
        <w:t>In our case, BotBuilder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3245C" w:rsidRPr="0093245C" w:rsidRDefault="00811DD8" w:rsidP="0093245C">
      <w:r>
        <w:t xml:space="preserve">It would be possible to add more security considerations to the modules such as passwords, but this did not seem necessary for this example framework. </w:t>
      </w:r>
    </w:p>
    <w:p w:rsidR="0058548C" w:rsidRDefault="0058548C" w:rsidP="00811DD8">
      <w:pPr>
        <w:pStyle w:val="Heading2"/>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0" w:name="_Ref479963697"/>
                            <w:r>
                              <w:t xml:space="preserve">Figure </w:t>
                            </w:r>
                            <w:fldSimple w:instr=" SEQ Figure \* ARABIC ">
                              <w:r w:rsidR="006F6BD0">
                                <w:rPr>
                                  <w:noProof/>
                                </w:rPr>
                                <w:t>1</w:t>
                              </w:r>
                            </w:fldSimple>
                            <w:r>
                              <w:t xml:space="preserve"> - Technical Prototype Flow Chart</w:t>
                            </w:r>
                            <w:bookmarkEnd w:id="0"/>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1D3363">
                      <w:pPr>
                        <w:keepNext/>
                        <w:jc w:val="center"/>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1" w:name="_Ref479963697"/>
                      <w:r>
                        <w:t xml:space="preserve">Figure </w:t>
                      </w:r>
                      <w:r w:rsidR="004F7B0B">
                        <w:fldChar w:fldCharType="begin"/>
                      </w:r>
                      <w:r w:rsidR="004F7B0B">
                        <w:instrText xml:space="preserve"> SEQ Figure \* ARABIC </w:instrText>
                      </w:r>
                      <w:r w:rsidR="004F7B0B">
                        <w:fldChar w:fldCharType="separate"/>
                      </w:r>
                      <w:r w:rsidR="006F6BD0">
                        <w:rPr>
                          <w:noProof/>
                        </w:rPr>
                        <w:t>1</w:t>
                      </w:r>
                      <w:r w:rsidR="004F7B0B">
                        <w:rPr>
                          <w:noProof/>
                        </w:rPr>
                        <w:fldChar w:fldCharType="end"/>
                      </w:r>
                      <w:r>
                        <w:t xml:space="preserve"> - Technical Prototype Flow Chart</w:t>
                      </w:r>
                      <w:bookmarkEnd w:id="1"/>
                    </w:p>
                    <w:p w:rsidR="0058548C" w:rsidRDefault="0058548C"/>
                  </w:txbxContent>
                </v:textbox>
                <w10:wrap type="square" anchorx="margin"/>
              </v:shape>
            </w:pict>
          </mc:Fallback>
        </mc:AlternateContent>
      </w:r>
      <w:r w:rsidR="00811DD8">
        <w:t>Modules</w:t>
      </w:r>
      <w:r w:rsidR="00732F93">
        <w:t xml:space="preserve"> </w:t>
      </w:r>
    </w:p>
    <w:p w:rsidR="00811DD8" w:rsidRPr="00811DD8" w:rsidRDefault="00811DD8" w:rsidP="00811DD8">
      <w:r>
        <w:t xml:space="preserve">Our initial plan is shown in </w:t>
      </w:r>
      <w:r>
        <w:fldChar w:fldCharType="begin"/>
      </w:r>
      <w:r>
        <w:instrText xml:space="preserve"> REF _Ref479963697 \h </w:instrText>
      </w:r>
      <w:r>
        <w:fldChar w:fldCharType="separate"/>
      </w:r>
      <w:r>
        <w:t xml:space="preserve">Figure </w:t>
      </w:r>
      <w:r>
        <w:rPr>
          <w:noProof/>
        </w:rPr>
        <w:t>1</w:t>
      </w:r>
      <w:r>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A52733" w:rsidRDefault="00A52733" w:rsidP="00822094">
      <w:pPr>
        <w:pStyle w:val="Heading3"/>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811DD8">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previously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811DD8" w:rsidRDefault="00811DD8" w:rsidP="00A52733">
      <w:r>
        <w:t>Bot Builder does the work of connecting to the IM service and then forwarding user data from the IM to our API endpoint. Following Bot Builder conventions, we will use their library to open a Restify</w:t>
      </w:r>
      <w:r>
        <w:fldChar w:fldCharType="begin" w:fldLock="1"/>
      </w:r>
      <w:r w:rsidR="00244C46">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 "plainTextFormattedCitation" : "[3]", "previouslyFormattedCitation" : "[3]" }, "properties" : { "noteIndex" : 0 }, "schema" : "https://github.com/citation-style-language/schema/raw/master/csl-citation.json" }</w:instrText>
      </w:r>
      <w:r>
        <w:fldChar w:fldCharType="separate"/>
      </w:r>
      <w:r w:rsidRPr="00811DD8">
        <w:rPr>
          <w:noProof/>
        </w:rPr>
        <w:t>[3]</w:t>
      </w:r>
      <w:r>
        <w:fldChar w:fldCharType="end"/>
      </w:r>
      <w:r>
        <w:t xml:space="preserve"> web service on our server, which will receive the data and handle replies to the Bot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822094" w:rsidRDefault="00822094" w:rsidP="00A52733">
      <w:r>
        <w:lastRenderedPageBreak/>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A52733" w:rsidRDefault="00A52733" w:rsidP="00822094">
      <w:pPr>
        <w:pStyle w:val="Heading3"/>
      </w:pPr>
      <w:r>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244C46">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4]", "plainTextFormattedCitation" : "[4]", "previouslyFormattedCitation" : "[4]" }, "properties" : { "noteIndex" : 0 }, "schema" : "https://github.com/citation-style-language/schema/raw/master/csl-citation.json" }</w:instrText>
      </w:r>
      <w:r w:rsidR="00BA4E4D">
        <w:fldChar w:fldCharType="separate"/>
      </w:r>
      <w:r w:rsidR="00811DD8" w:rsidRPr="00811DD8">
        <w:rPr>
          <w:noProof/>
        </w:rPr>
        <w:t>[4]</w:t>
      </w:r>
      <w:r w:rsidR="00BA4E4D">
        <w:fldChar w:fldCharType="end"/>
      </w:r>
      <w:r w:rsidR="00BA4E4D">
        <w:t xml:space="preserve"> running on an Azure instance.</w:t>
      </w:r>
    </w:p>
    <w:p w:rsidR="00811DD8" w:rsidRDefault="00811DD8" w:rsidP="00A52733">
      <w:r>
        <w:t>Intents are what the user ‘intends’ to do. These intents, as well as what triggers them are defined in the LUIS NLP website, and will be planned later.</w:t>
      </w:r>
    </w:p>
    <w:p w:rsidR="00811DD8" w:rsidRDefault="00811DD8" w:rsidP="00A52733">
      <w:r>
        <w:rPr>
          <w:noProof/>
          <w:lang w:eastAsia="en-GB"/>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1" w:name="_Ref479965109"/>
                            <w:r>
                              <w:t xml:space="preserve">Figure </w:t>
                            </w:r>
                            <w:fldSimple w:instr=" SEQ Figure \* ARABIC ">
                              <w:r w:rsidR="006F6BD0">
                                <w:rPr>
                                  <w:noProof/>
                                </w:rPr>
                                <w:t>2</w:t>
                              </w:r>
                            </w:fldSimple>
                            <w:bookmarkEnd w:id="1"/>
                            <w:r>
                              <w:t xml:space="preserve"> - Showing the relationship between the NLP Module and UI Module</w:t>
                            </w:r>
                          </w:p>
                          <w:p w:rsidR="00811DD8" w:rsidRDefault="00811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05pt;margin-top:70.85pt;width:449.25pt;height:363.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HV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HI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LGKsdUmAgAATQQAAA4AAAAAAAAAAAAAAAAALgIAAGRycy9lMm9E&#10;b2MueG1sUEsBAi0AFAAGAAgAAAAhAPuqn/bfAAAACAEAAA8AAAAAAAAAAAAAAAAAgAQAAGRycy9k&#10;b3ducmV2LnhtbFBLBQYAAAAABAAEAPMAAACMBQAAAAA=&#10;">
                <v:textbo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3" w:name="_Ref479965109"/>
                      <w:r>
                        <w:t xml:space="preserve">Figure </w:t>
                      </w:r>
                      <w:r>
                        <w:fldChar w:fldCharType="begin"/>
                      </w:r>
                      <w:r>
                        <w:instrText xml:space="preserve"> SEQ Figure \* ARABIC </w:instrText>
                      </w:r>
                      <w:r>
                        <w:fldChar w:fldCharType="separate"/>
                      </w:r>
                      <w:r w:rsidR="006F6BD0">
                        <w:rPr>
                          <w:noProof/>
                        </w:rPr>
                        <w:t>2</w:t>
                      </w:r>
                      <w:r>
                        <w:fldChar w:fldCharType="end"/>
                      </w:r>
                      <w:bookmarkEnd w:id="3"/>
                      <w:r>
                        <w:t xml:space="preserve"> - Showing the relationship between the NLP Module and UI Module</w:t>
                      </w:r>
                    </w:p>
                    <w:p w:rsidR="00811DD8" w:rsidRDefault="00811DD8"/>
                  </w:txbxContent>
                </v:textbox>
                <w10:wrap type="topAndBottom" anchorx="margin"/>
              </v:shape>
            </w:pict>
          </mc:Fallback>
        </mc:AlternateContent>
      </w:r>
      <w:r w:rsidR="00850888">
        <w:t xml:space="preserve">At program startup, the NLP module queries the </w:t>
      </w:r>
      <w:r>
        <w:t>User Interaction(UI) Module</w:t>
      </w:r>
      <w:r w:rsidR="00850888">
        <w:t xml:space="preserve"> to get a list of known intents. The NLP module then generates templates to allow it to format the information in a way the UIM understands. No matter what service the NLP module connects to, it will format the</w:t>
      </w:r>
      <w:r>
        <w:t xml:space="preserve"> information the same way. </w:t>
      </w:r>
      <w:r w:rsidR="00822094">
        <w:t>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811DD8" w:rsidRDefault="00811DD8" w:rsidP="00A52733">
      <w:r>
        <w:lastRenderedPageBreak/>
        <w:t xml:space="preserve">Shown in </w:t>
      </w:r>
      <w:r>
        <w:fldChar w:fldCharType="begin"/>
      </w:r>
      <w:r>
        <w:instrText xml:space="preserve"> REF _Ref479965109 \h </w:instrText>
      </w:r>
      <w:r>
        <w:fldChar w:fldCharType="separate"/>
      </w:r>
      <w:r>
        <w:t xml:space="preserve">Figure </w:t>
      </w:r>
      <w:r>
        <w:rPr>
          <w:noProof/>
        </w:rPr>
        <w:t>2</w:t>
      </w:r>
      <w:r>
        <w:fldChar w:fldCharType="end"/>
      </w:r>
      <w:r>
        <w:t>, the intent management functions in the UI Module are hard-coded. The NLP Module then dynamically generates the functions required to handle these incoming intents.</w:t>
      </w:r>
      <w:r w:rsidR="00822094">
        <w:t xml:space="preserve"> The functions here also handle the reply to the user, so it is important to make good use of callbacks between the two modules so the session data is not lost.</w:t>
      </w:r>
    </w:p>
    <w:p w:rsidR="00822094" w:rsidRDefault="00822094" w:rsidP="00A52733">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the arguments from the formatted message provided by the NLP Service into a more generic format, shown in </w:t>
      </w:r>
      <w:r>
        <w:fldChar w:fldCharType="begin"/>
      </w:r>
      <w:r>
        <w:instrText xml:space="preserve"> REF _Ref479966036 \h </w:instrText>
      </w:r>
      <w:r>
        <w:fldChar w:fldCharType="separate"/>
      </w:r>
      <w:r>
        <w:t xml:space="preserve">Figure </w:t>
      </w:r>
      <w:r>
        <w:rPr>
          <w:noProof/>
        </w:rPr>
        <w:t>3</w:t>
      </w:r>
      <w:r>
        <w:fldChar w:fldCharType="end"/>
      </w:r>
      <w:r>
        <w:t>.</w:t>
      </w:r>
    </w:p>
    <w:p w:rsidR="00822094" w:rsidRDefault="00822094" w:rsidP="00A52733">
      <w:r>
        <w:rPr>
          <w:noProof/>
          <w:lang w:eastAsia="en-GB"/>
        </w:rPr>
        <mc:AlternateContent>
          <mc:Choice Requires="wps">
            <w:drawing>
              <wp:anchor distT="45720" distB="45720" distL="114300" distR="114300" simplePos="0" relativeHeight="251675648" behindDoc="0" locked="0" layoutInCell="1" allowOverlap="1">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2" w:name="_Ref479966036"/>
                            <w:r>
                              <w:t xml:space="preserve">Figure </w:t>
                            </w:r>
                            <w:fldSimple w:instr=" SEQ Figure \* ARABIC ">
                              <w:r w:rsidR="006F6BD0">
                                <w:rPr>
                                  <w:noProof/>
                                </w:rPr>
                                <w:t>3</w:t>
                              </w:r>
                            </w:fldSimple>
                            <w:bookmarkEnd w:id="2"/>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98.8pt;margin-top:14.25pt;width:450pt;height:110.6pt;z-index:25167564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">
                <v:textbox style="mso-fit-shape-to-text:t">
                  <w:txbxContent>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822094" w:rsidRDefault="00822094" w:rsidP="00822094">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822094" w:rsidRDefault="00822094" w:rsidP="00822094">
                      <w:pPr>
                        <w:pStyle w:val="Caption"/>
                        <w:rPr>
                          <w:noProof/>
                        </w:rPr>
                      </w:pPr>
                      <w:bookmarkStart w:id="5" w:name="_Ref479966036"/>
                      <w:r>
                        <w:t xml:space="preserve">Figure </w:t>
                      </w:r>
                      <w:r>
                        <w:fldChar w:fldCharType="begin"/>
                      </w:r>
                      <w:r>
                        <w:instrText xml:space="preserve"> SEQ Figure \* ARABIC </w:instrText>
                      </w:r>
                      <w:r>
                        <w:fldChar w:fldCharType="separate"/>
                      </w:r>
                      <w:r w:rsidR="006F6BD0">
                        <w:rPr>
                          <w:noProof/>
                        </w:rPr>
                        <w:t>3</w:t>
                      </w:r>
                      <w:r>
                        <w:fldChar w:fldCharType="end"/>
                      </w:r>
                      <w:bookmarkEnd w:id="5"/>
                      <w:r>
                        <w:t xml:space="preserve"> - Generic argument format</w:t>
                      </w:r>
                    </w:p>
                  </w:txbxContent>
                </v:textbox>
                <w10:wrap type="topAndBottom" anchorx="margin"/>
              </v:shape>
            </w:pict>
          </mc:Fallback>
        </mc:AlternateContent>
      </w:r>
      <w:r>
        <w:t>This generic format will contain the values of all arguments in the users message. For example, if the user were to type “Show me the log files for Apache on the Ubuntu server”. The intent would be ‘log’, and the two arguments would be ‘Apache’ and ‘Ubuntu’. The NLP Module sends this data, along with the session data in case it is needed later, plus a callback to the UI Module to be handled. The callback,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822094" w:rsidRDefault="00822094" w:rsidP="00A52733">
      <w:r>
        <w:t>The function that handles multi-message dialogs will be hardcoded, but still will call the intent handler in the UI module for instructions with a specified keyword ‘Convo’,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822094" w:rsidRDefault="00822094" w:rsidP="00A52733">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 response to an array, and loops back to the original dialog function in order to call and send that data to the UI Module for continued processing.</w:t>
      </w:r>
    </w:p>
    <w:p w:rsidR="00811DD8" w:rsidRDefault="00811DD8" w:rsidP="00822094">
      <w:pPr>
        <w:pStyle w:val="Heading3"/>
      </w:pPr>
      <w:r>
        <w:t>User Interaction</w:t>
      </w:r>
      <w:r w:rsidR="00822094">
        <w:t>(UI)</w:t>
      </w:r>
      <w:r>
        <w:t xml:space="preserve"> Module</w:t>
      </w:r>
    </w:p>
    <w:p w:rsidR="00811DD8" w:rsidRDefault="00811DD8" w:rsidP="00811DD8">
      <w:r>
        <w:t>This module transports</w:t>
      </w:r>
      <w:r w:rsidR="00822094">
        <w:t xml:space="preserve"> incoming information from the </w:t>
      </w:r>
      <w:r>
        <w:t>Nat</w:t>
      </w:r>
      <w:r w:rsidR="00822094">
        <w:t>ural Language Processing module</w:t>
      </w:r>
      <w:r>
        <w:t xml:space="preserve"> and forwards formatted data of the users’ intent to the Intent Processing Module. This module also formats data intended for the user. In some cases, Intent Processing isn’t necessary and a simple reply can be managed by the User Interaction Module.</w:t>
      </w:r>
      <w:r w:rsidR="001D3363">
        <w:t xml:space="preserve"> This module is entirely based on the ‘Interactive Mode’ idea, where it is only in use when the user is directly using the application.</w:t>
      </w:r>
    </w:p>
    <w:p w:rsidR="00811DD8" w:rsidRDefault="00811DD8" w:rsidP="00811DD8">
      <w:r>
        <w:lastRenderedPageBreak/>
        <w:t>This module can be left static between changes of the NLP and IM modules, as it relies on those modules handling formatting and simply has a list of known intents and how it reacts to them.</w:t>
      </w:r>
    </w:p>
    <w:p w:rsidR="00822094" w:rsidRDefault="00822094" w:rsidP="00822094">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822094" w:rsidRDefault="00822094" w:rsidP="00822094">
      <w:r>
        <w:t xml:space="preserve">In the UI module will be an intent handler, containing a function for each known intent plus conversation function for any intents requiring question and answer type conversations. Each function will accept 2-3 arguments, the first being the callback to the NLP Module that sends messages to the user, the second being any arguments that came from the user and formatted by the NLP Module, and finally the session variable which contains all the user data. These functions will then either then call the callback directly to reply to the user with a predefined variable with minor processing such as picking out the user ID and sending it back, or will pass on data to the Intent Processing module with another callback to return back when finished. The flow of data is </w:t>
      </w:r>
      <w:r>
        <w:rPr>
          <w:noProof/>
          <w:lang w:eastAsia="en-GB"/>
        </w:rPr>
        <mc:AlternateContent>
          <mc:Choice Requires="wps">
            <w:drawing>
              <wp:anchor distT="45720" distB="45720" distL="114300" distR="114300" simplePos="0" relativeHeight="251677696" behindDoc="0" locked="0" layoutInCell="1" allowOverlap="1">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3" w:name="_Ref479973424"/>
                            <w:r>
                              <w:t xml:space="preserve">Figure </w:t>
                            </w:r>
                            <w:fldSimple w:instr=" SEQ Figure \* ARABIC ">
                              <w:r w:rsidR="006F6BD0">
                                <w:rPr>
                                  <w:noProof/>
                                </w:rPr>
                                <w:t>4</w:t>
                              </w:r>
                            </w:fldSimple>
                            <w:bookmarkEnd w:id="3"/>
                            <w:r>
                              <w:t xml:space="preserve"> - User interaction module data flow</w:t>
                            </w:r>
                          </w:p>
                          <w:p w:rsidR="00822094" w:rsidRDefault="00822094" w:rsidP="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05pt;margin-top:123.75pt;width:449.25pt;height:159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cliB/igCAABNBAAADgAAAAAAAAAAAAAAAAAuAgAAZHJzL2Uy&#10;b0RvYy54bWxQSwECLQAUAAYACAAAACEAolWg9t8AAAAIAQAADwAAAAAAAAAAAAAAAACCBAAAZHJz&#10;L2Rvd25yZXYueG1sUEsFBgAAAAAEAAQA8wAAAI4FAAAAAA==&#10;">
                <v:textbox>
                  <w:txbxContent>
                    <w:p w:rsidR="00822094" w:rsidRDefault="00822094" w:rsidP="00822094">
                      <w:pPr>
                        <w:jc w:val="center"/>
                      </w:pPr>
                      <w:r>
                        <w:rPr>
                          <w:noProof/>
                          <w:lang w:eastAsia="en-GB"/>
                        </w:rPr>
                        <w:drawing>
                          <wp:inline distT="0" distB="0" distL="0" distR="0" wp14:anchorId="5CFE7227" wp14:editId="12FA4ABD">
                            <wp:extent cx="4375150" cy="1642745"/>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75150" cy="1642745"/>
                                    </a:xfrm>
                                    <a:prstGeom prst="rect">
                                      <a:avLst/>
                                    </a:prstGeom>
                                  </pic:spPr>
                                </pic:pic>
                              </a:graphicData>
                            </a:graphic>
                          </wp:inline>
                        </w:drawing>
                      </w:r>
                    </w:p>
                    <w:p w:rsidR="00822094" w:rsidRPr="00533A84" w:rsidRDefault="00822094" w:rsidP="00822094">
                      <w:pPr>
                        <w:pStyle w:val="Caption"/>
                      </w:pPr>
                      <w:bookmarkStart w:id="7" w:name="_Ref479973424"/>
                      <w:r>
                        <w:t xml:space="preserve">Figure </w:t>
                      </w:r>
                      <w:r>
                        <w:fldChar w:fldCharType="begin"/>
                      </w:r>
                      <w:r>
                        <w:instrText xml:space="preserve"> SEQ Figure \* ARABIC </w:instrText>
                      </w:r>
                      <w:r>
                        <w:fldChar w:fldCharType="separate"/>
                      </w:r>
                      <w:r w:rsidR="006F6BD0">
                        <w:rPr>
                          <w:noProof/>
                        </w:rPr>
                        <w:t>4</w:t>
                      </w:r>
                      <w:r>
                        <w:fldChar w:fldCharType="end"/>
                      </w:r>
                      <w:bookmarkEnd w:id="7"/>
                      <w:r>
                        <w:t xml:space="preserve"> - User interaction module data flow</w:t>
                      </w:r>
                    </w:p>
                    <w:p w:rsidR="00822094" w:rsidRDefault="00822094" w:rsidP="00822094"/>
                  </w:txbxContent>
                </v:textbox>
                <w10:wrap type="topAndBottom" anchorx="margin"/>
              </v:shape>
            </w:pict>
          </mc:Fallback>
        </mc:AlternateContent>
      </w:r>
      <w:r>
        <w:t xml:space="preserve">shown in </w:t>
      </w:r>
      <w:r>
        <w:fldChar w:fldCharType="begin"/>
      </w:r>
      <w:r>
        <w:instrText xml:space="preserve"> REF _Ref479973424 \h </w:instrText>
      </w:r>
      <w:r>
        <w:fldChar w:fldCharType="separate"/>
      </w:r>
      <w:r>
        <w:t xml:space="preserve">Figure </w:t>
      </w:r>
      <w:r>
        <w:rPr>
          <w:noProof/>
        </w:rPr>
        <w:t>4</w:t>
      </w:r>
      <w:r>
        <w:fldChar w:fldCharType="end"/>
      </w:r>
      <w:r>
        <w:t>.</w:t>
      </w:r>
    </w:p>
    <w:p w:rsidR="00822094" w:rsidRDefault="00822094" w:rsidP="00822094">
      <w:r>
        <w:t>As an example of a simple intent, such as the ‘help’ intent, the UI module would ignore any arguments and simply call the callback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SSHConvo intent, getting a different prompt or text response each time until all the required information is obtained. This seems like a reliable method for dynamically generating conversations without a complex hardcoding system.</w:t>
      </w:r>
    </w:p>
    <w:p w:rsidR="00822094" w:rsidRDefault="00822094" w:rsidP="00822094">
      <w:r>
        <w:t>To prove this framework is viable, we will implement several simple responses and 1-2 complex responses. The list of planned user interactions, and therefore intents, are:</w:t>
      </w:r>
    </w:p>
    <w:p w:rsidR="00822094" w:rsidRDefault="00822094" w:rsidP="00822094">
      <w:pPr>
        <w:pStyle w:val="ListParagraph"/>
        <w:numPr>
          <w:ilvl w:val="0"/>
          <w:numId w:val="1"/>
        </w:numPr>
      </w:pPr>
      <w:r>
        <w:t>None: Will respond that no intent has been detected.</w:t>
      </w:r>
    </w:p>
    <w:p w:rsidR="00822094" w:rsidRDefault="00822094" w:rsidP="00822094">
      <w:pPr>
        <w:pStyle w:val="ListParagraph"/>
        <w:numPr>
          <w:ilvl w:val="0"/>
          <w:numId w:val="1"/>
        </w:numPr>
      </w:pPr>
      <w:r>
        <w:t>Version: Will respond with the systems version.</w:t>
      </w:r>
    </w:p>
    <w:p w:rsidR="00822094" w:rsidRDefault="00822094" w:rsidP="00822094">
      <w:pPr>
        <w:pStyle w:val="ListParagraph"/>
        <w:numPr>
          <w:ilvl w:val="0"/>
          <w:numId w:val="1"/>
        </w:numPr>
      </w:pPr>
      <w:r>
        <w:t>Help: Wil respond with a hard-coded ‘help’ text.</w:t>
      </w:r>
    </w:p>
    <w:p w:rsidR="00822094" w:rsidRDefault="00822094" w:rsidP="00822094">
      <w:pPr>
        <w:pStyle w:val="ListParagraph"/>
        <w:numPr>
          <w:ilvl w:val="0"/>
          <w:numId w:val="1"/>
        </w:numPr>
      </w:pPr>
      <w:r>
        <w:t>Identify: Will respond with identifying features of the user and the current conversation, such as user ID and platform in use.</w:t>
      </w:r>
    </w:p>
    <w:p w:rsidR="00822094" w:rsidRDefault="00822094" w:rsidP="00822094">
      <w:pPr>
        <w:pStyle w:val="ListParagraph"/>
        <w:numPr>
          <w:ilvl w:val="0"/>
          <w:numId w:val="1"/>
        </w:numPr>
      </w:pPr>
      <w:r>
        <w:t>Ping: Will tell the user if a given IP address or endpoint is online and replying to pings.</w:t>
      </w:r>
    </w:p>
    <w:p w:rsidR="00822094" w:rsidRDefault="00822094" w:rsidP="00822094">
      <w:pPr>
        <w:pStyle w:val="ListParagraph"/>
        <w:numPr>
          <w:ilvl w:val="0"/>
          <w:numId w:val="1"/>
        </w:numPr>
      </w:pPr>
      <w:r>
        <w:t>Traceroute: Will perform a traceroute to a given endpoint, and reply with individual messages to the user with each hop.</w:t>
      </w:r>
    </w:p>
    <w:p w:rsidR="00822094" w:rsidRDefault="00822094" w:rsidP="00822094">
      <w:pPr>
        <w:pStyle w:val="ListParagraph"/>
        <w:numPr>
          <w:ilvl w:val="0"/>
          <w:numId w:val="1"/>
        </w:numPr>
      </w:pPr>
      <w:r>
        <w:lastRenderedPageBreak/>
        <w:t>SSH: Will open up a live shell session with a given server, asking for username, password, and port and then forwarding messages to and from the server.</w:t>
      </w:r>
    </w:p>
    <w:p w:rsidR="00822094" w:rsidRDefault="00822094" w:rsidP="00822094">
      <w:pPr>
        <w:pStyle w:val="ListParagraph"/>
        <w:numPr>
          <w:ilvl w:val="0"/>
          <w:numId w:val="1"/>
        </w:numPr>
      </w:pPr>
      <w:r>
        <w:t>Logs: Will connect to a hard-coded server and allow the user to choose (with natural language) between several different logs, before tailing the chosen log to the user.</w:t>
      </w:r>
    </w:p>
    <w:p w:rsidR="00822094" w:rsidRDefault="00822094" w:rsidP="00822094">
      <w:pPr>
        <w:pStyle w:val="ListParagraph"/>
        <w:numPr>
          <w:ilvl w:val="0"/>
          <w:numId w:val="1"/>
        </w:numPr>
      </w:pPr>
      <w:r>
        <w:t>Associate: Will associate this conversation with a hardcoded query, which operates on a hardcoded timer. If an ‘alert’ is triggered by this query, the user will be informed and the alert data will be sent to them.</w:t>
      </w:r>
    </w:p>
    <w:p w:rsidR="00822094" w:rsidRDefault="00822094" w:rsidP="00822094">
      <w:r>
        <w:t>It is believed that these intents are sufficient examples of what the framework can do and how it can be worked with.</w:t>
      </w:r>
    </w:p>
    <w:p w:rsidR="00A52733" w:rsidRDefault="00A52733" w:rsidP="00822094">
      <w:pPr>
        <w:pStyle w:val="Heading3"/>
      </w:pPr>
      <w:r>
        <w:t>Intent Processing</w:t>
      </w:r>
      <w:r w:rsidR="00822094">
        <w:t>(IP)</w:t>
      </w:r>
      <w:r>
        <w:t xml:space="preserve"> Module</w:t>
      </w:r>
    </w:p>
    <w:p w:rsidR="00822094" w:rsidRDefault="00822094" w:rsidP="00A52733">
      <w:r>
        <w:rPr>
          <w:noProof/>
          <w:lang w:eastAsia="en-GB"/>
        </w:rPr>
        <mc:AlternateContent>
          <mc:Choice Requires="wps">
            <w:drawing>
              <wp:anchor distT="45720" distB="45720" distL="114300" distR="114300" simplePos="0" relativeHeight="251679744" behindDoc="0" locked="0" layoutInCell="1" allowOverlap="1">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4" w:name="_Ref479982427"/>
                            <w:r>
                              <w:t xml:space="preserve">Figure </w:t>
                            </w:r>
                            <w:fldSimple w:instr=" SEQ Figure \* ARABIC ">
                              <w:r w:rsidR="006F6BD0">
                                <w:rPr>
                                  <w:noProof/>
                                </w:rPr>
                                <w:t>5</w:t>
                              </w:r>
                            </w:fldSimple>
                            <w:bookmarkEnd w:id="4"/>
                            <w:r>
                              <w:t xml:space="preserve"> - Intent Processing Data Flow Example</w:t>
                            </w:r>
                          </w:p>
                          <w:p w:rsidR="00822094" w:rsidRDefault="0082209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98.05pt;margin-top:94.75pt;width:449.25pt;height:187.5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Y0G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s3P+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APYY0GKAIAAE0EAAAOAAAAAAAAAAAAAAAAAC4CAABkcnMvZTJv&#10;RG9jLnhtbFBLAQItABQABgAIAAAAIQBaW0Rt3gAAAAgBAAAPAAAAAAAAAAAAAAAAAIIEAABkcnMv&#10;ZG93bnJldi54bWxQSwUGAAAAAAQABADzAAAAjQUAAAAA&#10;">
                <v:textbox>
                  <w:txbxContent>
                    <w:p w:rsidR="00822094" w:rsidRDefault="00822094">
                      <w:r>
                        <w:rPr>
                          <w:noProof/>
                          <w:lang w:eastAsia="en-GB"/>
                        </w:rPr>
                        <w:drawing>
                          <wp:inline distT="0" distB="0" distL="0" distR="0" wp14:anchorId="004E18A2" wp14:editId="5B049E95">
                            <wp:extent cx="5513705" cy="20066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3705" cy="2006600"/>
                                    </a:xfrm>
                                    <a:prstGeom prst="rect">
                                      <a:avLst/>
                                    </a:prstGeom>
                                  </pic:spPr>
                                </pic:pic>
                              </a:graphicData>
                            </a:graphic>
                          </wp:inline>
                        </w:drawing>
                      </w:r>
                    </w:p>
                    <w:p w:rsidR="00822094" w:rsidRPr="00293855" w:rsidRDefault="00822094" w:rsidP="00822094">
                      <w:pPr>
                        <w:pStyle w:val="Caption"/>
                        <w:rPr>
                          <w:noProof/>
                        </w:rPr>
                      </w:pPr>
                      <w:bookmarkStart w:id="9" w:name="_Ref479982427"/>
                      <w:r>
                        <w:t xml:space="preserve">Figure </w:t>
                      </w:r>
                      <w:r>
                        <w:fldChar w:fldCharType="begin"/>
                      </w:r>
                      <w:r>
                        <w:instrText xml:space="preserve"> SEQ Figure \* ARABIC </w:instrText>
                      </w:r>
                      <w:r>
                        <w:fldChar w:fldCharType="separate"/>
                      </w:r>
                      <w:r w:rsidR="006F6BD0">
                        <w:rPr>
                          <w:noProof/>
                        </w:rPr>
                        <w:t>5</w:t>
                      </w:r>
                      <w:r>
                        <w:fldChar w:fldCharType="end"/>
                      </w:r>
                      <w:bookmarkEnd w:id="9"/>
                      <w:r>
                        <w:t xml:space="preserve"> - Intent Processing Data Flow Example</w:t>
                      </w:r>
                    </w:p>
                    <w:p w:rsidR="00822094" w:rsidRDefault="00822094"/>
                  </w:txbxContent>
                </v:textbox>
                <w10:wrap type="topAndBottom" anchorx="margin"/>
              </v:shape>
            </w:pict>
          </mc:Fallback>
        </mc:AlternateContent>
      </w:r>
      <w:r>
        <w:t>The IP module manages all complex processing of information, and is called upon by several modules. At its core, the IP module receives data to the required function, processes information and then returns that information via callback to whichever module requested it. Not all intents require extended processing, but it makes sense to separate the majority of the processing that happens away from direct user responses.</w:t>
      </w:r>
    </w:p>
    <w:p w:rsidR="00850888" w:rsidRDefault="00822094" w:rsidP="00A52733">
      <w:r>
        <w:fldChar w:fldCharType="begin"/>
      </w:r>
      <w:r>
        <w:instrText xml:space="preserve"> REF _Ref479982427 \h </w:instrText>
      </w:r>
      <w:r>
        <w:fldChar w:fldCharType="separate"/>
      </w:r>
      <w:r>
        <w:t xml:space="preserve">Figure </w:t>
      </w:r>
      <w:r>
        <w:rPr>
          <w:noProof/>
        </w:rPr>
        <w:t>5</w:t>
      </w:r>
      <w:r>
        <w:fldChar w:fldCharType="end"/>
      </w:r>
      <w:r>
        <w:t xml:space="preserve"> shows an example of the flow of data from two modules to the Intent Processing module. In this case, either module can request a function from the IP module as long as it has the correct arguments and provides a callback, the IP module will then reply with the processed data.</w:t>
      </w:r>
    </w:p>
    <w:p w:rsidR="00822094" w:rsidRDefault="00822094" w:rsidP="00A52733">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822094" w:rsidRPr="00822094" w:rsidRDefault="00822094" w:rsidP="00A52733">
      <w:r>
        <w:t xml:space="preserve">Ping can expect simply an address and a callback. It will send a request to the given address and call back whether the address is alive or not. This is our simple test to show that the framework is able to take a command, process it, and return information to the user. Traceroute, similarly, can expect only an address and a callback,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callback in order to inform the user of the success or failure. Finally, the SSH function will be able </w:t>
      </w:r>
      <w:r>
        <w:lastRenderedPageBreak/>
        <w:t>to take the previously compiled connection data to connect to a server, and receive new data once a connection is established to forward messages from the user to the server, as well as reply with server messages through the callback. SSH will be a complex example of multi-stage conversation and will be a challenge to see if it is even possible with the planned configuration.</w:t>
      </w:r>
    </w:p>
    <w:p w:rsidR="00822094" w:rsidRDefault="00822094" w:rsidP="00822094">
      <w:pPr>
        <w:pStyle w:val="Heading3"/>
      </w:pPr>
      <w:r>
        <w:t>Data Parsing Module</w:t>
      </w:r>
    </w:p>
    <w:p w:rsidR="00822094" w:rsidRDefault="00822094" w:rsidP="00A52733">
      <w:r>
        <w:t>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Javascript friendly date system plus having the data predictably located in a variable as part of the object tree.</w:t>
      </w:r>
      <w:r w:rsidR="001D3363">
        <w:t xml:space="preserve"> However, this function would have to be hardcoded in as part of the Data Parsing module.</w:t>
      </w:r>
    </w:p>
    <w:p w:rsidR="001D3363" w:rsidRDefault="001D3363" w:rsidP="00A52733">
      <w:r>
        <w:rPr>
          <w:noProof/>
          <w:lang w:eastAsia="en-GB"/>
        </w:rPr>
        <mc:AlternateContent>
          <mc:Choice Requires="wps">
            <w:drawing>
              <wp:anchor distT="45720" distB="45720" distL="114300" distR="114300" simplePos="0" relativeHeight="251681792" behindDoc="0" locked="0" layoutInCell="1" allowOverlap="1">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5" w:name="_Ref479988331"/>
                            <w:r>
                              <w:t xml:space="preserve">Figure </w:t>
                            </w:r>
                            <w:fldSimple w:instr=" SEQ Figure \* ARABIC ">
                              <w:r w:rsidR="006F6BD0">
                                <w:rPr>
                                  <w:noProof/>
                                </w:rPr>
                                <w:t>6</w:t>
                              </w:r>
                            </w:fldSimple>
                            <w:bookmarkEnd w:id="5"/>
                            <w:r>
                              <w:t xml:space="preserve"> - Data Parsing Module example data flow</w:t>
                            </w:r>
                          </w:p>
                          <w:p w:rsidR="001D3363" w:rsidRDefault="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98.05pt;margin-top:51.05pt;width:449.25pt;height:204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BShKQ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">
                <v:textbox>
                  <w:txbxContent>
                    <w:p w:rsidR="001D3363" w:rsidRDefault="001D3363" w:rsidP="001D3363">
                      <w:pPr>
                        <w:jc w:val="center"/>
                      </w:pPr>
                      <w:r>
                        <w:rPr>
                          <w:noProof/>
                          <w:lang w:eastAsia="en-GB"/>
                        </w:rPr>
                        <w:drawing>
                          <wp:inline distT="0" distB="0" distL="0" distR="0" wp14:anchorId="32395F69" wp14:editId="61116FD4">
                            <wp:extent cx="3926205" cy="221424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26205" cy="2214245"/>
                                    </a:xfrm>
                                    <a:prstGeom prst="rect">
                                      <a:avLst/>
                                    </a:prstGeom>
                                  </pic:spPr>
                                </pic:pic>
                              </a:graphicData>
                            </a:graphic>
                          </wp:inline>
                        </w:drawing>
                      </w:r>
                    </w:p>
                    <w:p w:rsidR="001D3363" w:rsidRPr="00FD4327" w:rsidRDefault="001D3363" w:rsidP="001D3363">
                      <w:pPr>
                        <w:pStyle w:val="Caption"/>
                        <w:rPr>
                          <w:noProof/>
                        </w:rPr>
                      </w:pPr>
                      <w:bookmarkStart w:id="11" w:name="_Ref479988331"/>
                      <w:r>
                        <w:t xml:space="preserve">Figure </w:t>
                      </w:r>
                      <w:r>
                        <w:fldChar w:fldCharType="begin"/>
                      </w:r>
                      <w:r>
                        <w:instrText xml:space="preserve"> SEQ Figure \* ARABIC </w:instrText>
                      </w:r>
                      <w:r>
                        <w:fldChar w:fldCharType="separate"/>
                      </w:r>
                      <w:r w:rsidR="006F6BD0">
                        <w:rPr>
                          <w:noProof/>
                        </w:rPr>
                        <w:t>6</w:t>
                      </w:r>
                      <w:r>
                        <w:fldChar w:fldCharType="end"/>
                      </w:r>
                      <w:bookmarkEnd w:id="11"/>
                      <w:r>
                        <w:t xml:space="preserve"> - Data Parsing Module example data flow</w:t>
                      </w:r>
                    </w:p>
                    <w:p w:rsidR="001D3363" w:rsidRDefault="001D3363"/>
                  </w:txbxContent>
                </v:textbox>
                <w10:wrap type="topAndBottom" anchorx="margin"/>
              </v:shape>
            </w:pict>
          </mc:Fallback>
        </mc:AlternateContent>
      </w:r>
      <w:r w:rsidR="00822094">
        <w:t xml:space="preserve">This module will be used when </w:t>
      </w:r>
      <w:r>
        <w:t xml:space="preserve">we </w:t>
      </w:r>
      <w:r w:rsidR="00822094">
        <w:t>deem</w:t>
      </w:r>
      <w:r>
        <w:t xml:space="preserve"> </w:t>
      </w:r>
      <w:r w:rsidR="00822094">
        <w:t>necessary</w:t>
      </w:r>
      <w:r>
        <w:t xml:space="preserve"> while developing</w:t>
      </w:r>
      <w:r w:rsidR="00822094">
        <w:t>, rather than being rigorously planned</w:t>
      </w:r>
      <w:r>
        <w:t xml:space="preserve"> at this stage</w:t>
      </w:r>
      <w:r w:rsidR="00822094">
        <w:t xml:space="preserve">. </w:t>
      </w:r>
      <w:r>
        <w:t xml:space="preserve">An example data flow is shown in </w:t>
      </w:r>
      <w:r>
        <w:fldChar w:fldCharType="begin"/>
      </w:r>
      <w:r>
        <w:instrText xml:space="preserve"> REF _Ref479988331 \h </w:instrText>
      </w:r>
      <w:r>
        <w:fldChar w:fldCharType="separate"/>
      </w:r>
      <w:r>
        <w:t xml:space="preserve">Figure </w:t>
      </w:r>
      <w:r>
        <w:rPr>
          <w:noProof/>
        </w:rPr>
        <w:t>6</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822094" w:rsidRDefault="00822094" w:rsidP="00822094">
      <w:pPr>
        <w:pStyle w:val="Heading3"/>
      </w:pPr>
      <w:r>
        <w:t>Server Query Module</w:t>
      </w:r>
    </w:p>
    <w:p w:rsidR="001D3363" w:rsidRDefault="00822094" w:rsidP="00A52733">
      <w:r>
        <w:t xml:space="preserve">The Server Query module manages queries to and from servers. It will have a function for each major file transfer protocol, such as SCP and FTP, which will both accept connection information and file locations to be downloaded. </w:t>
      </w:r>
      <w:r w:rsidR="001D3363">
        <w:t>These functions will regularly be called by the Intermittent Query Module in order to make a request to a server, and this data will parse through the Data Parsing module to enter a consistent format.</w:t>
      </w:r>
    </w:p>
    <w:p w:rsidR="001D3363" w:rsidRDefault="001D3363" w:rsidP="00A52733">
      <w:r>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822094" w:rsidRDefault="001D3363" w:rsidP="00A52733">
      <w:r>
        <w:rPr>
          <w:noProof/>
          <w:lang w:eastAsia="en-GB"/>
        </w:rPr>
        <w:lastRenderedPageBreak/>
        <mc:AlternateContent>
          <mc:Choice Requires="wps">
            <w:drawing>
              <wp:anchor distT="45720" distB="45720" distL="114300" distR="114300" simplePos="0" relativeHeight="251683840" behindDoc="0" locked="0" layoutInCell="1" allowOverlap="1">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6" w:name="_Ref479990780"/>
                            <w:r>
                              <w:t xml:space="preserve">Figure </w:t>
                            </w:r>
                            <w:fldSimple w:instr=" SEQ Figure \* ARABIC ">
                              <w:r w:rsidR="006F6BD0">
                                <w:rPr>
                                  <w:noProof/>
                                </w:rPr>
                                <w:t>7</w:t>
                              </w:r>
                            </w:fldSimple>
                            <w:bookmarkEnd w:id="6"/>
                            <w:r>
                              <w:t xml:space="preserve"> - Intermittent Query, Server Query &amp; Data Parsing Interaction Example</w:t>
                            </w:r>
                          </w:p>
                          <w:p w:rsidR="001D3363" w:rsidRDefault="001D3363" w:rsidP="001D336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8pt;margin-top:80.25pt;width:450pt;height:168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KybKwIAAE4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">
                <v:textbox>
                  <w:txbxContent>
                    <w:p w:rsidR="001D3363" w:rsidRDefault="001D3363" w:rsidP="001D3363">
                      <w:pPr>
                        <w:jc w:val="center"/>
                      </w:pPr>
                      <w:r>
                        <w:rPr>
                          <w:noProof/>
                          <w:lang w:eastAsia="en-GB"/>
                        </w:rPr>
                        <w:drawing>
                          <wp:inline distT="0" distB="0" distL="0" distR="0" wp14:anchorId="7A9D6E6B" wp14:editId="1B8CE093">
                            <wp:extent cx="2237740" cy="1699895"/>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37740" cy="1699895"/>
                                    </a:xfrm>
                                    <a:prstGeom prst="rect">
                                      <a:avLst/>
                                    </a:prstGeom>
                                  </pic:spPr>
                                </pic:pic>
                              </a:graphicData>
                            </a:graphic>
                          </wp:inline>
                        </w:drawing>
                      </w:r>
                    </w:p>
                    <w:p w:rsidR="001D3363" w:rsidRPr="001E7157" w:rsidRDefault="001D3363" w:rsidP="001D3363">
                      <w:pPr>
                        <w:pStyle w:val="Caption"/>
                        <w:rPr>
                          <w:noProof/>
                        </w:rPr>
                      </w:pPr>
                      <w:bookmarkStart w:id="13" w:name="_Ref479990780"/>
                      <w:r>
                        <w:t xml:space="preserve">Figure </w:t>
                      </w:r>
                      <w:r>
                        <w:fldChar w:fldCharType="begin"/>
                      </w:r>
                      <w:r>
                        <w:instrText xml:space="preserve"> SEQ Figure \* ARABIC </w:instrText>
                      </w:r>
                      <w:r>
                        <w:fldChar w:fldCharType="separate"/>
                      </w:r>
                      <w:r w:rsidR="006F6BD0">
                        <w:rPr>
                          <w:noProof/>
                        </w:rPr>
                        <w:t>7</w:t>
                      </w:r>
                      <w:r>
                        <w:fldChar w:fldCharType="end"/>
                      </w:r>
                      <w:bookmarkEnd w:id="13"/>
                      <w:r>
                        <w:t xml:space="preserve"> - Intermittent Query, Server Query &amp; Data Parsing Interaction Example</w:t>
                      </w:r>
                    </w:p>
                    <w:p w:rsidR="001D3363" w:rsidRDefault="001D3363" w:rsidP="001D3363"/>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1D3363" w:rsidRDefault="001D3363" w:rsidP="00A52733">
      <w:r>
        <w:t xml:space="preserve">As shown in </w:t>
      </w:r>
      <w:r>
        <w:fldChar w:fldCharType="begin"/>
      </w:r>
      <w:r>
        <w:instrText xml:space="preserve"> REF _Ref479990780 \h </w:instrText>
      </w:r>
      <w:r>
        <w:fldChar w:fldCharType="separate"/>
      </w:r>
      <w:r>
        <w:t xml:space="preserve">Figure </w:t>
      </w:r>
      <w:r>
        <w:rPr>
          <w:noProof/>
        </w:rPr>
        <w:t>7</w:t>
      </w:r>
      <w:r>
        <w:fldChar w:fldCharType="end"/>
      </w:r>
      <w:r>
        <w:t xml:space="preserve">, the Intermittent Query module will sent a query to the Server Query module containing required data, such as credentials and address information, and the Server Query module will call back with the location of the data. The Intermittent Query module can then read that data and send it to the </w:t>
      </w:r>
      <w:r w:rsidR="000422FD">
        <w:t>Data Parsing module if it needs to.</w:t>
      </w:r>
    </w:p>
    <w:p w:rsidR="000422FD" w:rsidRDefault="000422FD" w:rsidP="00A52733">
      <w:r>
        <w:rPr>
          <w:noProof/>
          <w:lang w:eastAsia="en-GB"/>
        </w:rPr>
        <mc:AlternateContent>
          <mc:Choice Requires="wps">
            <w:drawing>
              <wp:anchor distT="45720" distB="45720" distL="114300" distR="114300" simplePos="0" relativeHeight="251685888" behindDoc="0" locked="0" layoutInCell="1" allowOverlap="1">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7" w:name="_Ref479992074"/>
                            <w:r>
                              <w:t xml:space="preserve">Figure </w:t>
                            </w:r>
                            <w:fldSimple w:instr=" SEQ Figure \* ARABIC ">
                              <w:r w:rsidR="006F6BD0">
                                <w:rPr>
                                  <w:noProof/>
                                </w:rPr>
                                <w:t>8</w:t>
                              </w:r>
                            </w:fldSimple>
                            <w:bookmarkEnd w:id="7"/>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98.05pt;margin-top:84.95pt;width:449.25pt;height:91.5pt;z-index:2516858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MVu2ESgCAABOBAAADgAAAAAAAAAAAAAAAAAuAgAAZHJzL2Uy&#10;b0RvYy54bWxQSwECLQAUAAYACAAAACEAdp0o198AAAAIAQAADwAAAAAAAAAAAAAAAACC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rPr>
                          <w:noProof/>
                        </w:rPr>
                      </w:pPr>
                      <w:bookmarkStart w:id="15" w:name="_Ref479992074"/>
                      <w:r>
                        <w:t xml:space="preserve">Figure </w:t>
                      </w:r>
                      <w:r>
                        <w:fldChar w:fldCharType="begin"/>
                      </w:r>
                      <w:r>
                        <w:instrText xml:space="preserve"> SEQ Figure \* ARABIC </w:instrText>
                      </w:r>
                      <w:r>
                        <w:fldChar w:fldCharType="separate"/>
                      </w:r>
                      <w:r w:rsidR="006F6BD0">
                        <w:rPr>
                          <w:noProof/>
                        </w:rPr>
                        <w:t>8</w:t>
                      </w:r>
                      <w:r>
                        <w:fldChar w:fldCharType="end"/>
                      </w:r>
                      <w:bookmarkEnd w:id="15"/>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fldChar w:fldCharType="separate"/>
      </w:r>
      <w:r>
        <w:t xml:space="preserve">Figure </w:t>
      </w:r>
      <w:r>
        <w:rPr>
          <w:noProof/>
        </w:rPr>
        <w:t>8</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A52733" w:rsidRDefault="00A52733" w:rsidP="00822094">
      <w:pPr>
        <w:pStyle w:val="Heading3"/>
      </w:pPr>
      <w:r>
        <w:t>Intermittent Query Module</w:t>
      </w:r>
    </w:p>
    <w:p w:rsidR="000422FD" w:rsidRDefault="006A0B6F" w:rsidP="00A52733">
      <w:r>
        <w:t>This module queries data from servers based on a timer, and is related primarily to the “monitor” mode</w:t>
      </w:r>
      <w:r w:rsidR="000422FD">
        <w:t xml:space="preserve"> of the program</w:t>
      </w:r>
      <w:r>
        <w:t>.</w:t>
      </w:r>
      <w:r w:rsidR="000422FD">
        <w:t xml:space="preserve"> Server queries will be stored as objects inside of an array, and hard coded into the program.</w:t>
      </w:r>
    </w:p>
    <w:p w:rsidR="00A52733" w:rsidRDefault="000422FD" w:rsidP="00A52733">
      <w:r>
        <w:t xml:space="preserve">An example would be an intermittent query that checks, every minute, the ‘auth’ log from a Linux server. In this case, we would need to SCP to the server every minute and download the auth log, then parse it for information we cared about such as failed or successful logins, being careful to not include information of our own connection to get data, and then inform the user if it meets certain </w:t>
      </w:r>
      <w:r>
        <w:lastRenderedPageBreak/>
        <w:t xml:space="preserve">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87936" behindDoc="0" locked="0" layoutInCell="1" allowOverlap="1">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Auth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r w:rsidR="0020488B">
                              <w:rPr>
                                <w:rStyle w:val="s1"/>
                                <w:rFonts w:ascii="Consolas" w:hAnsi="Consolas"/>
                                <w:color w:val="4070A0"/>
                                <w:spacing w:val="4"/>
                              </w:rPr>
                              <w:t>auth’</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callback</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r>
                              <w:rPr>
                                <w:rStyle w:val="p"/>
                                <w:rFonts w:ascii="Consolas" w:hAnsi="Consolas"/>
                                <w:color w:val="000000"/>
                                <w:spacing w:val="4"/>
                              </w:rPr>
                              <w:t>(</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r>
                              <w:rPr>
                                <w:rStyle w:val="p"/>
                                <w:rFonts w:ascii="Consolas" w:hAnsi="Consolas"/>
                                <w:color w:val="000000"/>
                                <w:spacing w:val="4"/>
                              </w:rPr>
                              <w:t>,</w:t>
                            </w:r>
                            <w:r>
                              <w:rPr>
                                <w:rFonts w:ascii="Consolas" w:hAnsi="Consolas"/>
                                <w:color w:val="000000"/>
                                <w:spacing w:val="4"/>
                              </w:rPr>
                              <w:t xml:space="preserve"> </w:t>
                            </w:r>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readfile</w:t>
                            </w:r>
                            <w:r>
                              <w:rPr>
                                <w:rStyle w:val="p"/>
                                <w:rFonts w:ascii="Consolas" w:hAnsi="Consolas"/>
                                <w:color w:val="000000"/>
                                <w:spacing w:val="4"/>
                              </w:rPr>
                              <w:t>(</w:t>
                            </w:r>
                            <w:r>
                              <w:rPr>
                                <w:rStyle w:val="nx"/>
                                <w:rFonts w:ascii="Consolas" w:hAnsi="Consolas"/>
                                <w:color w:val="000000"/>
                                <w:spacing w:val="4"/>
                              </w:rPr>
                              <w:t>fileLocation</w:t>
                            </w:r>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kd"/>
                                <w:rFonts w:ascii="Consolas" w:hAnsi="Consolas"/>
                                <w:b/>
                                <w:bCs/>
                                <w:color w:val="007020"/>
                                <w:spacing w:val="4"/>
                              </w:rPr>
                              <w:t>var</w:t>
                            </w:r>
                            <w:r>
                              <w:rPr>
                                <w:rFonts w:ascii="Consolas" w:hAnsi="Consolas"/>
                                <w:color w:val="000000"/>
                                <w:spacing w:val="4"/>
                              </w:rPr>
                              <w:t xml:space="preserve"> </w:t>
                            </w:r>
                            <w:r>
                              <w:rPr>
                                <w:rStyle w:val="nx"/>
                                <w:rFonts w:ascii="Consolas" w:hAnsi="Consolas"/>
                                <w:color w:val="000000"/>
                                <w:spacing w:val="4"/>
                              </w:rPr>
                              <w:t>parsedFile</w:t>
                            </w:r>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r>
                              <w:rPr>
                                <w:rStyle w:val="nx"/>
                                <w:rFonts w:ascii="Consolas" w:hAnsi="Consolas"/>
                                <w:color w:val="000000"/>
                                <w:spacing w:val="4"/>
                              </w:rPr>
                              <w:t>dataParse</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informUser</w:t>
                            </w:r>
                            <w:r>
                              <w:rPr>
                                <w:rStyle w:val="p"/>
                                <w:rFonts w:ascii="Consolas" w:hAnsi="Consolas"/>
                                <w:color w:val="000000"/>
                                <w:spacing w:val="4"/>
                              </w:rPr>
                              <w:t>(</w:t>
                            </w:r>
                            <w:r>
                              <w:rPr>
                                <w:rStyle w:val="nx"/>
                                <w:rFonts w:ascii="Consolas" w:hAnsi="Consolas"/>
                                <w:color w:val="000000"/>
                                <w:spacing w:val="4"/>
                              </w:rPr>
                              <w:t>parsedFile</w:t>
                            </w:r>
                            <w:r>
                              <w:rPr>
                                <w:rStyle w:val="p"/>
                                <w:rFonts w:ascii="Consolas" w:hAnsi="Consolas"/>
                                <w:color w:val="000000"/>
                                <w:spacing w:val="4"/>
                              </w:rPr>
                              <w:t>,</w:t>
                            </w:r>
                            <w:r>
                              <w:rPr>
                                <w:rFonts w:ascii="Consolas" w:hAnsi="Consolas"/>
                                <w:color w:val="000000"/>
                                <w:spacing w:val="4"/>
                              </w:rPr>
                              <w:t xml:space="preserve"> </w:t>
                            </w:r>
                            <w:r>
                              <w:rPr>
                                <w:rStyle w:val="nx"/>
                                <w:rFonts w:ascii="Consolas" w:hAnsi="Consolas"/>
                                <w:color w:val="000000"/>
                                <w:spacing w:val="4"/>
                              </w:rPr>
                              <w:t>userSavedSession</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8" w:name="_Ref479993369"/>
                            <w:r>
                              <w:t xml:space="preserve">Figure </w:t>
                            </w:r>
                            <w:fldSimple w:instr=" SEQ Figure \* ARABIC ">
                              <w:r w:rsidR="006F6BD0">
                                <w:rPr>
                                  <w:noProof/>
                                </w:rPr>
                                <w:t>9</w:t>
                              </w:r>
                            </w:fldSimple>
                            <w:bookmarkEnd w:id="8"/>
                            <w:r>
                              <w:t xml:space="preserve"> - Example layout of an intermittent query</w:t>
                            </w:r>
                          </w:p>
                          <w:p w:rsidR="000422FD" w:rsidRDefault="000422F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98.8pt;margin-top:51.75pt;width:450pt;height:291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5w0ufioCAABOBAAADgAAAAAAAAAAAAAAAAAuAgAAZHJzL2Uy&#10;b0RvYy54bWxQSwECLQAUAAYACAAAACEAZ0gBL90AAAAIAQAADwAAAAAAAAAAAAAAAACEBAAAZHJz&#10;L2Rvd25yZXYueG1sUEsFBgAAAAAEAAQA8wAAAI4FAAAAAA==&#10;">
                <v:textbox>
                  <w:txbxContent>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AuthLogs</w:t>
                      </w:r>
                      <w:proofErr w:type="spellEnd"/>
                      <w:r>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server</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w:t>
                      </w:r>
                      <w:proofErr w:type="spellEnd"/>
                      <w:r>
                        <w:rPr>
                          <w:rStyle w:val="s1"/>
                          <w:rFonts w:ascii="Consolas" w:hAnsi="Consolas"/>
                          <w:color w:val="4070A0"/>
                          <w:spacing w:val="4"/>
                        </w:rPr>
                        <w:t>'</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Defined in the servers file and looked up later</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typ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ogs'</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application</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ystem'</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sidR="0020488B">
                        <w:rPr>
                          <w:rStyle w:val="nx"/>
                          <w:rFonts w:ascii="Consolas" w:hAnsi="Consolas"/>
                          <w:color w:val="000000"/>
                          <w:spacing w:val="4"/>
                        </w:rPr>
                        <w:t>specific</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sidR="0020488B">
                        <w:rPr>
                          <w:rStyle w:val="s1"/>
                          <w:rFonts w:ascii="Consolas" w:hAnsi="Consolas"/>
                          <w:color w:val="4070A0"/>
                          <w:spacing w:val="4"/>
                        </w:rPr>
                        <w:t>auth</w:t>
                      </w:r>
                      <w:proofErr w:type="spellEnd"/>
                      <w:r w:rsidR="0020488B">
                        <w:rPr>
                          <w:rStyle w:val="s1"/>
                          <w:rFonts w:ascii="Consolas" w:hAnsi="Consolas"/>
                          <w:color w:val="4070A0"/>
                          <w:spacing w:val="4"/>
                        </w:rPr>
                        <w:t>’</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delay</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60000</w:t>
                      </w:r>
                      <w:r>
                        <w:rPr>
                          <w:rStyle w:val="p"/>
                          <w:rFonts w:ascii="Consolas" w:hAnsi="Consolas"/>
                          <w:color w:val="000000"/>
                          <w:spacing w:val="4"/>
                        </w:rPr>
                        <w:t>,</w:t>
                      </w:r>
                      <w:r>
                        <w:rPr>
                          <w:rFonts w:ascii="Consolas" w:hAnsi="Consolas"/>
                          <w:color w:val="000000"/>
                          <w:spacing w:val="4"/>
                        </w:rPr>
                        <w:t xml:space="preserve"> </w:t>
                      </w:r>
                      <w:r>
                        <w:rPr>
                          <w:rStyle w:val="c1"/>
                          <w:rFonts w:ascii="Consolas" w:hAnsi="Consolas"/>
                          <w:i/>
                          <w:iCs/>
                          <w:color w:val="60A0B0"/>
                          <w:spacing w:val="4"/>
                        </w:rPr>
                        <w:t>//How often between querie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nx"/>
                          <w:rFonts w:ascii="Consolas" w:hAnsi="Consolas"/>
                          <w:color w:val="000000"/>
                          <w:spacing w:val="4"/>
                        </w:rPr>
                        <w:t>run</w:t>
                      </w:r>
                      <w:r>
                        <w:rPr>
                          <w:rStyle w:val="o"/>
                          <w:rFonts w:ascii="Consolas" w:hAnsi="Consolas"/>
                          <w:color w:val="666666"/>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callback</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the server query module to get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serverQuery</w:t>
                      </w:r>
                      <w:r>
                        <w:rPr>
                          <w:rStyle w:val="p"/>
                          <w:rFonts w:ascii="Consolas" w:hAnsi="Consolas"/>
                          <w:color w:val="000000"/>
                          <w:spacing w:val="4"/>
                        </w:rPr>
                        <w:t>.</w:t>
                      </w:r>
                      <w:r>
                        <w:rPr>
                          <w:rStyle w:val="nx"/>
                          <w:rFonts w:ascii="Consolas" w:hAnsi="Consolas"/>
                          <w:color w:val="000000"/>
                          <w:spacing w:val="4"/>
                        </w:rPr>
                        <w:t>scp</w:t>
                      </w:r>
                      <w:proofErr w:type="spellEnd"/>
                      <w:r>
                        <w:rPr>
                          <w:rStyle w:val="p"/>
                          <w:rFonts w:ascii="Consolas" w:hAnsi="Consolas"/>
                          <w:color w:val="000000"/>
                          <w:spacing w:val="4"/>
                        </w:rPr>
                        <w:t>(</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server</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typ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k"/>
                          <w:rFonts w:ascii="Consolas" w:hAnsi="Consolas"/>
                          <w:b/>
                          <w:bCs/>
                          <w:color w:val="007020"/>
                          <w:spacing w:val="4"/>
                        </w:rPr>
                        <w:t>this</w:t>
                      </w:r>
                      <w:r>
                        <w:rPr>
                          <w:rStyle w:val="p"/>
                          <w:rFonts w:ascii="Consolas" w:hAnsi="Consolas"/>
                          <w:color w:val="000000"/>
                          <w:spacing w:val="4"/>
                        </w:rPr>
                        <w:t>.</w:t>
                      </w:r>
                      <w:r>
                        <w:rPr>
                          <w:rStyle w:val="nx"/>
                          <w:rFonts w:ascii="Consolas" w:hAnsi="Consolas"/>
                          <w:color w:val="000000"/>
                          <w:spacing w:val="4"/>
                        </w:rPr>
                        <w:t>file</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file location and read the file</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readfile</w:t>
                      </w:r>
                      <w:proofErr w:type="spellEnd"/>
                      <w:r>
                        <w:rPr>
                          <w:rStyle w:val="p"/>
                          <w:rFonts w:ascii="Consolas" w:hAnsi="Consolas"/>
                          <w:color w:val="000000"/>
                          <w:spacing w:val="4"/>
                        </w:rPr>
                        <w:t>(</w:t>
                      </w:r>
                      <w:proofErr w:type="spellStart"/>
                      <w:r>
                        <w:rPr>
                          <w:rStyle w:val="nx"/>
                          <w:rFonts w:ascii="Consolas" w:hAnsi="Consolas"/>
                          <w:color w:val="000000"/>
                          <w:spacing w:val="4"/>
                        </w:rPr>
                        <w:t>fileLocation</w:t>
                      </w:r>
                      <w:proofErr w:type="spellEnd"/>
                      <w:r>
                        <w:rPr>
                          <w:rStyle w:val="p"/>
                          <w:rFonts w:ascii="Consolas" w:hAnsi="Consolas"/>
                          <w:color w:val="000000"/>
                          <w:spacing w:val="4"/>
                        </w:rPr>
                        <w:t>,</w:t>
                      </w:r>
                      <w:r>
                        <w:rPr>
                          <w:rFonts w:ascii="Consolas" w:hAnsi="Consolas"/>
                          <w:color w:val="000000"/>
                          <w:spacing w:val="4"/>
                        </w:rPr>
                        <w:t xml:space="preserve"> </w:t>
                      </w:r>
                      <w:r>
                        <w:rPr>
                          <w:rStyle w:val="kd"/>
                          <w:rFonts w:ascii="Consolas" w:hAnsi="Consolas"/>
                          <w:b/>
                          <w:bCs/>
                          <w:color w:val="007020"/>
                          <w:spacing w:val="4"/>
                        </w:rPr>
                        <w:t>function</w:t>
                      </w:r>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r>
                        <w:rPr>
                          <w:rFonts w:ascii="Consolas" w:hAnsi="Consolas"/>
                          <w:color w:val="000000"/>
                          <w:spacing w:val="4"/>
                        </w:rPr>
                        <w:t xml:space="preserve"> </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Call back with data and parse i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kd"/>
                          <w:rFonts w:ascii="Consolas" w:hAnsi="Consolas"/>
                          <w:b/>
                          <w:bCs/>
                          <w:color w:val="007020"/>
                          <w:spacing w:val="4"/>
                        </w:rPr>
                        <w:t>var</w:t>
                      </w:r>
                      <w:proofErr w:type="spellEnd"/>
                      <w:r>
                        <w:rPr>
                          <w:rFonts w:ascii="Consolas" w:hAnsi="Consolas"/>
                          <w:color w:val="000000"/>
                          <w:spacing w:val="4"/>
                        </w:rPr>
                        <w:t xml:space="preserve"> </w:t>
                      </w:r>
                      <w:proofErr w:type="spellStart"/>
                      <w:r>
                        <w:rPr>
                          <w:rStyle w:val="nx"/>
                          <w:rFonts w:ascii="Consolas" w:hAnsi="Consolas"/>
                          <w:color w:val="000000"/>
                          <w:spacing w:val="4"/>
                        </w:rPr>
                        <w:t>parsedFile</w:t>
                      </w:r>
                      <w:proofErr w:type="spellEnd"/>
                      <w:r>
                        <w:rPr>
                          <w:rFonts w:ascii="Consolas" w:hAnsi="Consolas"/>
                          <w:color w:val="000000"/>
                          <w:spacing w:val="4"/>
                        </w:rPr>
                        <w:t xml:space="preserve"> </w:t>
                      </w:r>
                      <w:r>
                        <w:rPr>
                          <w:rStyle w:val="o"/>
                          <w:rFonts w:ascii="Consolas" w:hAnsi="Consolas"/>
                          <w:color w:val="666666"/>
                          <w:spacing w:val="4"/>
                        </w:rPr>
                        <w:t>=</w:t>
                      </w:r>
                      <w:r>
                        <w:rPr>
                          <w:rFonts w:ascii="Consolas" w:hAnsi="Consolas"/>
                          <w:color w:val="000000"/>
                          <w:spacing w:val="4"/>
                        </w:rPr>
                        <w:t xml:space="preserve"> </w:t>
                      </w:r>
                      <w:proofErr w:type="spellStart"/>
                      <w:r>
                        <w:rPr>
                          <w:rStyle w:val="nx"/>
                          <w:rFonts w:ascii="Consolas" w:hAnsi="Consolas"/>
                          <w:color w:val="000000"/>
                          <w:spacing w:val="4"/>
                        </w:rPr>
                        <w:t>dataParse</w:t>
                      </w:r>
                      <w:proofErr w:type="spellEnd"/>
                      <w:r>
                        <w:rPr>
                          <w:rStyle w:val="p"/>
                          <w:rFonts w:ascii="Consolas" w:hAnsi="Consolas"/>
                          <w:color w:val="000000"/>
                          <w:spacing w:val="4"/>
                        </w:rPr>
                        <w:t>(</w:t>
                      </w:r>
                      <w:r>
                        <w:rPr>
                          <w:rStyle w:val="nx"/>
                          <w:rFonts w:ascii="Consolas" w:hAnsi="Consolas"/>
                          <w:color w:val="000000"/>
                          <w:spacing w:val="4"/>
                        </w:rPr>
                        <w:t>file</w:t>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c1"/>
                          <w:rFonts w:ascii="Consolas" w:hAnsi="Consolas"/>
                          <w:i/>
                          <w:iCs/>
                          <w:color w:val="60A0B0"/>
                          <w:spacing w:val="4"/>
                        </w:rPr>
                        <w:t>//Inform the user using their saved session of the alert and its details</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informUser</w:t>
                      </w:r>
                      <w:proofErr w:type="spellEnd"/>
                      <w:r>
                        <w:rPr>
                          <w:rStyle w:val="p"/>
                          <w:rFonts w:ascii="Consolas" w:hAnsi="Consolas"/>
                          <w:color w:val="000000"/>
                          <w:spacing w:val="4"/>
                        </w:rPr>
                        <w:t>(</w:t>
                      </w:r>
                      <w:proofErr w:type="spellStart"/>
                      <w:r>
                        <w:rPr>
                          <w:rStyle w:val="nx"/>
                          <w:rFonts w:ascii="Consolas" w:hAnsi="Consolas"/>
                          <w:color w:val="000000"/>
                          <w:spacing w:val="4"/>
                        </w:rPr>
                        <w:t>parsedFile</w:t>
                      </w:r>
                      <w:proofErr w:type="spellEnd"/>
                      <w:r>
                        <w:rPr>
                          <w:rStyle w:val="p"/>
                          <w:rFonts w:ascii="Consolas" w:hAnsi="Consolas"/>
                          <w:color w:val="000000"/>
                          <w:spacing w:val="4"/>
                        </w:rPr>
                        <w:t>,</w:t>
                      </w:r>
                      <w:r>
                        <w:rPr>
                          <w:rFonts w:ascii="Consolas" w:hAnsi="Consolas"/>
                          <w:color w:val="000000"/>
                          <w:spacing w:val="4"/>
                        </w:rPr>
                        <w:t xml:space="preserve"> </w:t>
                      </w:r>
                      <w:proofErr w:type="spellStart"/>
                      <w:r>
                        <w:rPr>
                          <w:rStyle w:val="nx"/>
                          <w:rFonts w:ascii="Consolas" w:hAnsi="Consolas"/>
                          <w:color w:val="000000"/>
                          <w:spacing w:val="4"/>
                        </w:rPr>
                        <w:t>userSavedSession</w:t>
                      </w:r>
                      <w:proofErr w:type="spellEnd"/>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0422FD" w:rsidRDefault="000422FD" w:rsidP="000422F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0422FD" w:rsidRDefault="000422FD" w:rsidP="000422FD">
                      <w:pPr>
                        <w:pStyle w:val="Caption"/>
                      </w:pPr>
                      <w:bookmarkStart w:id="17" w:name="_Ref479993369"/>
                      <w:r>
                        <w:t xml:space="preserve">Figure </w:t>
                      </w:r>
                      <w:r>
                        <w:fldChar w:fldCharType="begin"/>
                      </w:r>
                      <w:r>
                        <w:instrText xml:space="preserve"> SEQ Figure \* ARABIC </w:instrText>
                      </w:r>
                      <w:r>
                        <w:fldChar w:fldCharType="separate"/>
                      </w:r>
                      <w:r w:rsidR="006F6BD0">
                        <w:rPr>
                          <w:noProof/>
                        </w:rPr>
                        <w:t>9</w:t>
                      </w:r>
                      <w:r>
                        <w:fldChar w:fldCharType="end"/>
                      </w:r>
                      <w:bookmarkEnd w:id="17"/>
                      <w:r>
                        <w:t xml:space="preserve"> - Example layout of an intermittent query</w:t>
                      </w:r>
                    </w:p>
                    <w:p w:rsidR="000422FD" w:rsidRDefault="000422FD"/>
                  </w:txbxContent>
                </v:textbox>
                <w10:wrap type="topAndBottom" anchorx="margin"/>
              </v:shape>
            </w:pict>
          </mc:Fallback>
        </mc:AlternateContent>
      </w:r>
      <w:r>
        <w:t>before receiving alerts.</w:t>
      </w:r>
    </w:p>
    <w:p w:rsidR="000422FD" w:rsidRDefault="000422FD" w:rsidP="00A52733">
      <w:r>
        <w:fldChar w:fldCharType="begin"/>
      </w:r>
      <w:r>
        <w:instrText xml:space="preserve"> REF _Ref479993369 \h </w:instrText>
      </w:r>
      <w:r>
        <w:fldChar w:fldCharType="separate"/>
      </w:r>
      <w:r>
        <w:t xml:space="preserve">Figure </w:t>
      </w:r>
      <w:r>
        <w:rPr>
          <w:noProof/>
        </w:rPr>
        <w:t>9</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LinuxAuthLogs’ to receive alerts for that query. The function itself will be called by a separate part of the module, which loops through queries on start-up and configures the intervals at which the queries will be run automatically based upon the definitions above.</w:t>
      </w:r>
    </w:p>
    <w:p w:rsidR="00A52733" w:rsidRDefault="00A52733" w:rsidP="00822094">
      <w:pPr>
        <w:pStyle w:val="Heading3"/>
      </w:pPr>
      <w:r>
        <w:t>Stored Data</w:t>
      </w:r>
    </w:p>
    <w:p w:rsidR="0058548C" w:rsidRDefault="000422FD" w:rsidP="006A0B6F">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JSON.stringify() on it and save it to disk, then load it to a variable on startup. This will be done as needed and is not a directly planned occurrence. </w:t>
      </w:r>
    </w:p>
    <w:p w:rsidR="0058548C" w:rsidRDefault="00822094" w:rsidP="00822094">
      <w:pPr>
        <w:pStyle w:val="Heading3"/>
      </w:pPr>
      <w:r>
        <w:lastRenderedPageBreak/>
        <w:t>Server File</w:t>
      </w:r>
    </w:p>
    <w:p w:rsidR="000422FD" w:rsidRDefault="0020488B" w:rsidP="000422FD">
      <w:r>
        <w:rPr>
          <w:noProof/>
          <w:lang w:eastAsia="en-GB"/>
        </w:rPr>
        <mc:AlternateContent>
          <mc:Choice Requires="wps">
            <w:drawing>
              <wp:anchor distT="45720" distB="45720" distL="114300" distR="114300" simplePos="0" relativeHeight="251689984" behindDoc="0" locked="0" layoutInCell="1" allowOverlap="1">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linuxServer"</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linux.local'</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o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toor'</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uth</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var/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9" w:name="_Ref479994682"/>
                            <w:r>
                              <w:t xml:space="preserve">Figure </w:t>
                            </w:r>
                            <w:fldSimple w:instr=" SEQ Figure \* ARABIC ">
                              <w:r w:rsidR="006F6BD0">
                                <w:rPr>
                                  <w:noProof/>
                                </w:rPr>
                                <w:t>10</w:t>
                              </w:r>
                            </w:fldSimple>
                            <w:bookmarkEnd w:id="9"/>
                            <w:r>
                              <w:t xml:space="preserve"> - Server object example</w:t>
                            </w:r>
                          </w:p>
                          <w:p w:rsidR="0020488B" w:rsidRDefault="0020488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398.8pt;margin-top:65.7pt;width:450pt;height:229.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bevhDiwCAABOBAAADgAAAAAAAAAAAAAAAAAuAgAAZHJz&#10;L2Uyb0RvYy54bWxQSwECLQAUAAYACAAAACEAn8DA5t4AAAAIAQAADwAAAAAAAAAAAAAAAACGBAAA&#10;ZHJzL2Rvd25yZXYueG1sUEsFBgAAAAAEAAQA8wAAAJEFAAAAAA==&#10;">
                <v:textbox>
                  <w:txbxContent>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s2"/>
                          <w:rFonts w:ascii="Consolas" w:hAnsi="Consolas"/>
                          <w:color w:val="4070A0"/>
                          <w:spacing w:val="4"/>
                        </w:rPr>
                        <w:t>"</w:t>
                      </w:r>
                      <w:proofErr w:type="spellStart"/>
                      <w:r>
                        <w:rPr>
                          <w:rStyle w:val="s2"/>
                          <w:rFonts w:ascii="Consolas" w:hAnsi="Consolas"/>
                          <w:color w:val="4070A0"/>
                          <w:spacing w:val="4"/>
                        </w:rPr>
                        <w:t>linuxServer</w:t>
                      </w:r>
                      <w:proofErr w:type="spellEnd"/>
                      <w:r>
                        <w:rPr>
                          <w:rStyle w:val="s2"/>
                          <w:rFonts w:ascii="Consolas" w:hAnsi="Consolas"/>
                          <w:color w:val="4070A0"/>
                          <w:spacing w:val="4"/>
                        </w:rPr>
                        <w:t>"</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address</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linux.local</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rotoc</w:t>
                      </w:r>
                      <w:r>
                        <w:rPr>
                          <w:rStyle w:val="nx"/>
                          <w:rFonts w:ascii="Consolas" w:hAnsi="Consolas"/>
                          <w:color w:val="000000"/>
                          <w:spacing w:val="4"/>
                        </w:rPr>
                        <w:t>o</w:t>
                      </w:r>
                      <w:r>
                        <w:rPr>
                          <w:rStyle w:val="nx"/>
                          <w:rFonts w:ascii="Consolas" w:hAnsi="Consolas"/>
                          <w:color w:val="000000"/>
                          <w:spacing w:val="4"/>
                        </w:rPr>
                        <w:t>l</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scp'</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ort</w:t>
                      </w:r>
                      <w:r>
                        <w:rPr>
                          <w:rStyle w:val="o"/>
                          <w:rFonts w:ascii="Consolas" w:hAnsi="Consolas"/>
                          <w:color w:val="666666"/>
                          <w:spacing w:val="4"/>
                        </w:rPr>
                        <w:t>:</w:t>
                      </w:r>
                      <w:r>
                        <w:rPr>
                          <w:rFonts w:ascii="Consolas" w:hAnsi="Consolas"/>
                          <w:color w:val="000000"/>
                          <w:spacing w:val="4"/>
                        </w:rPr>
                        <w:t xml:space="preserve"> </w:t>
                      </w:r>
                      <w:r>
                        <w:rPr>
                          <w:rStyle w:val="mi"/>
                          <w:rFonts w:ascii="Consolas" w:hAnsi="Consolas"/>
                          <w:color w:val="40A070"/>
                          <w:spacing w:val="4"/>
                        </w:rPr>
                        <w:t>22</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username</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roo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ssword</w:t>
                      </w:r>
                      <w:r>
                        <w:rPr>
                          <w:rStyle w:val="o"/>
                          <w:rFonts w:ascii="Consolas" w:hAnsi="Consolas"/>
                          <w:color w:val="666666"/>
                          <w:spacing w:val="4"/>
                        </w:rPr>
                        <w:t>:</w:t>
                      </w:r>
                      <w:r>
                        <w:rPr>
                          <w:rFonts w:ascii="Consolas" w:hAnsi="Consolas"/>
                          <w:color w:val="000000"/>
                          <w:spacing w:val="4"/>
                        </w:rPr>
                        <w:t xml:space="preserve"> </w:t>
                      </w:r>
                      <w:r>
                        <w:rPr>
                          <w:rStyle w:val="s1"/>
                          <w:rFonts w:ascii="Consolas" w:hAnsi="Consolas"/>
                          <w:color w:val="4070A0"/>
                          <w:spacing w:val="4"/>
                        </w:rPr>
                        <w:t>'</w:t>
                      </w:r>
                      <w:proofErr w:type="spellStart"/>
                      <w:r>
                        <w:rPr>
                          <w:rStyle w:val="s1"/>
                          <w:rFonts w:ascii="Consolas" w:hAnsi="Consolas"/>
                          <w:color w:val="4070A0"/>
                          <w:spacing w:val="4"/>
                        </w:rPr>
                        <w:t>toor</w:t>
                      </w:r>
                      <w:proofErr w:type="spellEnd"/>
                      <w:r>
                        <w:rPr>
                          <w:rStyle w:val="s1"/>
                          <w:rFonts w:ascii="Consolas" w:hAnsi="Consolas"/>
                          <w:color w:val="4070A0"/>
                          <w:spacing w:val="4"/>
                        </w:rPr>
                        <w:t>'</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logs</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system</w:t>
                      </w:r>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proofErr w:type="spellStart"/>
                      <w:r>
                        <w:rPr>
                          <w:rStyle w:val="nx"/>
                          <w:rFonts w:ascii="Consolas" w:hAnsi="Consolas"/>
                          <w:color w:val="000000"/>
                          <w:spacing w:val="4"/>
                        </w:rPr>
                        <w:t>auth</w:t>
                      </w:r>
                      <w:proofErr w:type="spellEnd"/>
                      <w:r>
                        <w:rPr>
                          <w:rStyle w:val="o"/>
                          <w:rFonts w:ascii="Consolas" w:hAnsi="Consolas"/>
                          <w:color w:val="666666"/>
                          <w:spacing w:val="4"/>
                        </w:rPr>
                        <w:t>:</w:t>
                      </w:r>
                      <w:r>
                        <w:rPr>
                          <w:rFonts w:ascii="Consolas" w:hAnsi="Consolas"/>
                          <w:color w:val="000000"/>
                          <w:spacing w:val="4"/>
                        </w:rPr>
                        <w:t xml:space="preserve"> </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path</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w:t>
                      </w:r>
                      <w:proofErr w:type="spellStart"/>
                      <w:r>
                        <w:rPr>
                          <w:rStyle w:val="s2"/>
                          <w:rFonts w:ascii="Consolas" w:hAnsi="Consolas"/>
                          <w:color w:val="4070A0"/>
                          <w:spacing w:val="4"/>
                        </w:rPr>
                        <w:t>var</w:t>
                      </w:r>
                      <w:proofErr w:type="spellEnd"/>
                      <w:r>
                        <w:rPr>
                          <w:rStyle w:val="s2"/>
                          <w:rFonts w:ascii="Consolas" w:hAnsi="Consolas"/>
                          <w:color w:val="4070A0"/>
                          <w:spacing w:val="4"/>
                        </w:rPr>
                        <w:t>/log/"</w:t>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nx"/>
                          <w:rFonts w:ascii="Consolas" w:hAnsi="Consolas"/>
                          <w:color w:val="000000"/>
                          <w:spacing w:val="4"/>
                        </w:rPr>
                        <w:t>file</w:t>
                      </w:r>
                      <w:r>
                        <w:rPr>
                          <w:rStyle w:val="o"/>
                          <w:rFonts w:ascii="Consolas" w:hAnsi="Consolas"/>
                          <w:color w:val="666666"/>
                          <w:spacing w:val="4"/>
                        </w:rPr>
                        <w:t>:</w:t>
                      </w:r>
                      <w:r>
                        <w:rPr>
                          <w:rFonts w:ascii="Consolas" w:hAnsi="Consolas"/>
                          <w:color w:val="000000"/>
                          <w:spacing w:val="4"/>
                        </w:rPr>
                        <w:t xml:space="preserve"> </w:t>
                      </w:r>
                      <w:r>
                        <w:rPr>
                          <w:rStyle w:val="s2"/>
                          <w:rFonts w:ascii="Consolas" w:hAnsi="Consolas"/>
                          <w:color w:val="4070A0"/>
                          <w:spacing w:val="4"/>
                        </w:rPr>
                        <w:t>"auth.log"</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Fonts w:ascii="Consolas" w:hAnsi="Consolas"/>
                          <w:color w:val="000000"/>
                          <w:spacing w:val="4"/>
                        </w:rPr>
                        <w:tab/>
                      </w:r>
                      <w:r>
                        <w:rPr>
                          <w:rStyle w:val="p"/>
                          <w:rFonts w:ascii="Consolas" w:hAnsi="Consolas"/>
                          <w:color w:val="000000"/>
                          <w:spacing w:val="4"/>
                        </w:rPr>
                        <w:t>}</w:t>
                      </w:r>
                    </w:p>
                    <w:p w:rsidR="0020488B" w:rsidRDefault="0020488B" w:rsidP="0020488B">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20488B" w:rsidRPr="00063116" w:rsidRDefault="0020488B" w:rsidP="0020488B">
                      <w:pPr>
                        <w:pStyle w:val="Caption"/>
                        <w:rPr>
                          <w:noProof/>
                        </w:rPr>
                      </w:pPr>
                      <w:bookmarkStart w:id="19" w:name="_Ref479994682"/>
                      <w:r>
                        <w:t xml:space="preserve">Figure </w:t>
                      </w:r>
                      <w:r>
                        <w:fldChar w:fldCharType="begin"/>
                      </w:r>
                      <w:r>
                        <w:instrText xml:space="preserve"> SEQ Figure \* ARABIC </w:instrText>
                      </w:r>
                      <w:r>
                        <w:fldChar w:fldCharType="separate"/>
                      </w:r>
                      <w:r w:rsidR="006F6BD0">
                        <w:rPr>
                          <w:noProof/>
                        </w:rPr>
                        <w:t>10</w:t>
                      </w:r>
                      <w:r>
                        <w:fldChar w:fldCharType="end"/>
                      </w:r>
                      <w:bookmarkEnd w:id="19"/>
                      <w:r>
                        <w:t xml:space="preserve"> - Server object example</w:t>
                      </w:r>
                    </w:p>
                    <w:p w:rsidR="0020488B" w:rsidRDefault="0020488B"/>
                  </w:txbxContent>
                </v:textbox>
                <w10:wrap type="topAndBottom" anchorx="margin"/>
              </v:shape>
            </w:pict>
          </mc:Fallback>
        </mc:AlternateContent>
      </w:r>
      <w:r w:rsidR="000422FD">
        <w:t xml:space="preserve">The server file is simply a file containing objects of known servers, their logins and known paths to logs. These objects can be navigated by the Server Query module to obtain information required to retrieve logs and other data. </w:t>
      </w:r>
    </w:p>
    <w:p w:rsidR="000422FD" w:rsidRDefault="0020488B" w:rsidP="000422FD">
      <w:r>
        <w:fldChar w:fldCharType="begin"/>
      </w:r>
      <w:r>
        <w:instrText xml:space="preserve"> REF _Ref479994682 \h </w:instrText>
      </w:r>
      <w:r>
        <w:fldChar w:fldCharType="separate"/>
      </w:r>
      <w:r>
        <w:t xml:space="preserve">Figure </w:t>
      </w:r>
      <w:r>
        <w:rPr>
          <w:noProof/>
        </w:rPr>
        <w:t>10</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when referencing from the Intermittent Query module would give the module access to the path for that server.</w:t>
      </w:r>
    </w:p>
    <w:p w:rsidR="0020488B" w:rsidRDefault="0020488B" w:rsidP="0020488B">
      <w:pPr>
        <w:pStyle w:val="Heading3"/>
      </w:pPr>
      <w:r>
        <w:t>Setup File</w:t>
      </w:r>
    </w:p>
    <w:p w:rsidR="0020488B" w:rsidRDefault="0020488B" w:rsidP="0020488B">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20488B" w:rsidRDefault="0020488B" w:rsidP="0020488B">
      <w:pPr>
        <w:pStyle w:val="Heading3"/>
      </w:pPr>
      <w:r>
        <w:t>LUIS</w:t>
      </w:r>
    </w:p>
    <w:p w:rsidR="0020488B" w:rsidRDefault="0020488B" w:rsidP="0020488B">
      <w:r>
        <w:t>The choice of using the LUIS NLP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p>
    <w:p w:rsidR="0020488B" w:rsidRDefault="0020488B" w:rsidP="000422FD">
      <w:r>
        <w:t>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the project.</w:t>
      </w:r>
    </w:p>
    <w:p w:rsidR="00BB7162" w:rsidRPr="0020488B" w:rsidRDefault="00BB7162" w:rsidP="000422FD">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p>
    <w:p w:rsidR="006203BC" w:rsidRDefault="006203BC" w:rsidP="006203BC">
      <w:pPr>
        <w:pStyle w:val="Heading1"/>
      </w:pPr>
      <w:r>
        <w:lastRenderedPageBreak/>
        <w:t>Implementation</w:t>
      </w:r>
    </w:p>
    <w:p w:rsidR="003F4991" w:rsidRDefault="00FE5FC9" w:rsidP="006203BC">
      <w:bookmarkStart w:id="10" w:name="_GoBack"/>
      <w:r>
        <w:t>This section follows on from our design section to show the actual</w:t>
      </w:r>
      <w:r w:rsidR="00B25A81">
        <w:t xml:space="preserve"> development of the application.</w:t>
      </w:r>
    </w:p>
    <w:p w:rsidR="00BA4E4D" w:rsidRDefault="004B5EA0" w:rsidP="004B5EA0">
      <w:pPr>
        <w:pStyle w:val="Heading2"/>
      </w:pPr>
      <w:r>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3612F5" w:rsidRDefault="004B5EA0" w:rsidP="004B5EA0">
      <w:r>
        <w:t>To fix this we used an application called Ngrok</w:t>
      </w:r>
      <w:r>
        <w:fldChar w:fldCharType="begin" w:fldLock="1"/>
      </w:r>
      <w:r w:rsidR="00244C46">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5]", "plainTextFormattedCitation" : "[5]", "previouslyFormattedCitation" : "[5]" }, "properties" : { "noteIndex" : 0 }, "schema" : "https://github.com/citation-style-language/schema/raw/master/csl-citation.json" }</w:instrText>
      </w:r>
      <w:r>
        <w:fldChar w:fldCharType="separate"/>
      </w:r>
      <w:r w:rsidR="00811DD8" w:rsidRPr="00811DD8">
        <w:rPr>
          <w:noProof/>
        </w:rPr>
        <w:t>[5]</w:t>
      </w:r>
      <w:r>
        <w:fldChar w:fldCharType="end"/>
      </w:r>
      <w:r>
        <w:t xml:space="preserve">. Ngrok allows us to expose local servers to the internet from behind a NAT when we are not able to port forward. Using this tunnel allowed us to continue </w:t>
      </w:r>
      <w:r w:rsidR="003612F5">
        <w:t>our test deployment.</w:t>
      </w:r>
      <w:r w:rsidR="00E62669">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11" w:name="_Ref480062974"/>
                            <w:r>
                              <w:t xml:space="preserve">Figure </w:t>
                            </w:r>
                            <w:fldSimple w:instr=" SEQ Figure \* ARABIC ">
                              <w:r w:rsidR="006F6BD0">
                                <w:rPr>
                                  <w:noProof/>
                                </w:rPr>
                                <w:t>11</w:t>
                              </w:r>
                            </w:fldSimple>
                            <w:bookmarkEnd w:id="11"/>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bookmarkStart w:id="21" w:name="_Ref480062974"/>
                      <w:r>
                        <w:t xml:space="preserve">Figure </w:t>
                      </w:r>
                      <w:r>
                        <w:fldChar w:fldCharType="begin"/>
                      </w:r>
                      <w:r>
                        <w:instrText xml:space="preserve"> SEQ Figure \* ARABIC </w:instrText>
                      </w:r>
                      <w:r>
                        <w:fldChar w:fldCharType="separate"/>
                      </w:r>
                      <w:r w:rsidR="006F6BD0">
                        <w:rPr>
                          <w:noProof/>
                        </w:rPr>
                        <w:t>11</w:t>
                      </w:r>
                      <w:r>
                        <w:fldChar w:fldCharType="end"/>
                      </w:r>
                      <w:bookmarkEnd w:id="21"/>
                      <w:r>
                        <w:t xml:space="preserve"> - Successful remote call and response</w:t>
                      </w:r>
                    </w:p>
                  </w:txbxContent>
                </v:textbox>
                <w10:wrap type="topAndBottom" anchorx="margin"/>
              </v:shape>
            </w:pict>
          </mc:Fallback>
        </mc:AlternateContent>
      </w:r>
      <w:r w:rsidR="00FE5FC9">
        <w:t xml:space="preserve"> </w:t>
      </w:r>
      <w:r w:rsidR="003612F5">
        <w:t xml:space="preserve">At this point, we have an internet-connected </w:t>
      </w:r>
      <w:r w:rsidR="001F7E18">
        <w:t>chat bot that we can test with the Bot Framework Emulator</w:t>
      </w:r>
      <w:r w:rsidR="001F7E18">
        <w:fldChar w:fldCharType="begin" w:fldLock="1"/>
      </w:r>
      <w:r w:rsidR="00244C46">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 "plainTextFormattedCitation" : "[6]", "previouslyFormattedCitation" : "[6]" }, "properties" : { "noteIndex" : 0 }, "schema" : "https://github.com/citation-style-language/schema/raw/master/csl-citation.json" }</w:instrText>
      </w:r>
      <w:r w:rsidR="001F7E18">
        <w:fldChar w:fldCharType="separate"/>
      </w:r>
      <w:r w:rsidR="00811DD8" w:rsidRPr="00811DD8">
        <w:rPr>
          <w:noProof/>
        </w:rPr>
        <w:t>[6]</w:t>
      </w:r>
      <w:r w:rsidR="001F7E18">
        <w:fldChar w:fldCharType="end"/>
      </w:r>
      <w:r w:rsidR="00FE5FC9">
        <w:t xml:space="preserve"> Shown in </w:t>
      </w:r>
      <w:r w:rsidR="00FE5FC9">
        <w:fldChar w:fldCharType="begin"/>
      </w:r>
      <w:r w:rsidR="00FE5FC9">
        <w:instrText xml:space="preserve"> REF _Ref480062974 \h </w:instrText>
      </w:r>
      <w:r w:rsidR="00FE5FC9">
        <w:fldChar w:fldCharType="separate"/>
      </w:r>
      <w:r w:rsidR="00FE5FC9">
        <w:t xml:space="preserve">Figure </w:t>
      </w:r>
      <w:r w:rsidR="00FE5FC9">
        <w:rPr>
          <w:noProof/>
        </w:rPr>
        <w:t>11</w:t>
      </w:r>
      <w:r w:rsidR="00FE5FC9">
        <w:fldChar w:fldCharType="end"/>
      </w:r>
      <w:r w:rsidR="00FE5FC9">
        <w:t xml:space="preserve"> is a basic ‘Hello World’ response.</w:t>
      </w:r>
    </w:p>
    <w:p w:rsidR="001F7E18" w:rsidRDefault="001F7E18" w:rsidP="001F7E18">
      <w:pPr>
        <w:keepNext/>
      </w:pPr>
    </w:p>
    <w:p w:rsidR="001F7E18" w:rsidRDefault="001F7E18" w:rsidP="001F7E18">
      <w:pPr>
        <w:pStyle w:val="Heading2"/>
      </w:pPr>
      <w:r>
        <w:t>IM Connection</w:t>
      </w:r>
    </w:p>
    <w:p w:rsidR="001F7E18" w:rsidRDefault="001F7E18" w:rsidP="00FE5FC9">
      <w:r>
        <w:t>Next we need to connect our application to an IM service. In this case Telegram, as it has an abundance of formatting styles and rich messaging capability that can be used to make data look better for the user, if required. Thi</w:t>
      </w:r>
      <w:r w:rsidR="00FE5FC9">
        <w:t xml:space="preserve">s is as simple as registering a bot with the Telegram service by messaging the ‘BotFather’ user and following its instructions. Entering the given HTTP API tokens </w:t>
      </w:r>
      <w:r w:rsidR="00FE5FC9">
        <w:lastRenderedPageBreak/>
        <w:t>into Microsoft’s API allows the bot to connect directly to the Telegram service, so we can access our bots commands from within Telegram</w:t>
      </w:r>
      <w:r w:rsidR="00E62669">
        <w:rPr>
          <w:noProof/>
          <w:lang w:eastAsia="en-GB"/>
        </w:rPr>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12" w:name="_Ref480063121"/>
                            <w:r>
                              <w:t xml:space="preserve">Figure </w:t>
                            </w:r>
                            <w:fldSimple w:instr=" SEQ Figure \* ARABIC ">
                              <w:r w:rsidR="006F6BD0">
                                <w:rPr>
                                  <w:noProof/>
                                </w:rPr>
                                <w:t>12</w:t>
                              </w:r>
                            </w:fldSimple>
                            <w:bookmarkEnd w:id="12"/>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7i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8x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BWk+4iYCAABN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bookmarkStart w:id="23" w:name="_Ref480063121"/>
                      <w:r>
                        <w:t xml:space="preserve">Figure </w:t>
                      </w:r>
                      <w:r>
                        <w:fldChar w:fldCharType="begin"/>
                      </w:r>
                      <w:r>
                        <w:instrText xml:space="preserve"> SEQ Figure \* ARABIC </w:instrText>
                      </w:r>
                      <w:r>
                        <w:fldChar w:fldCharType="separate"/>
                      </w:r>
                      <w:r w:rsidR="006F6BD0">
                        <w:rPr>
                          <w:noProof/>
                        </w:rPr>
                        <w:t>12</w:t>
                      </w:r>
                      <w:r>
                        <w:fldChar w:fldCharType="end"/>
                      </w:r>
                      <w:bookmarkEnd w:id="23"/>
                      <w:r>
                        <w:t xml:space="preserve"> - Call and response from within Telegram</w:t>
                      </w:r>
                    </w:p>
                  </w:txbxContent>
                </v:textbox>
                <w10:wrap type="topAndBottom" anchorx="margin"/>
              </v:shape>
            </w:pict>
          </mc:Fallback>
        </mc:AlternateContent>
      </w:r>
      <w:r w:rsidR="00FE5FC9">
        <w:t xml:space="preserve">, shown in </w:t>
      </w:r>
      <w:r w:rsidR="00FE5FC9">
        <w:fldChar w:fldCharType="begin"/>
      </w:r>
      <w:r w:rsidR="00FE5FC9">
        <w:instrText xml:space="preserve"> REF _Ref480063121 \h </w:instrText>
      </w:r>
      <w:r w:rsidR="00FE5FC9">
        <w:fldChar w:fldCharType="separate"/>
      </w:r>
      <w:r w:rsidR="00FE5FC9">
        <w:t xml:space="preserve">Figure </w:t>
      </w:r>
      <w:r w:rsidR="00FE5FC9">
        <w:rPr>
          <w:noProof/>
        </w:rPr>
        <w:t>12</w:t>
      </w:r>
      <w:r w:rsidR="00FE5FC9">
        <w:fldChar w:fldCharType="end"/>
      </w:r>
      <w:r w:rsidR="00FE5FC9">
        <w:t>.</w:t>
      </w:r>
    </w:p>
    <w:p w:rsidR="001F7E18" w:rsidRDefault="0058548C" w:rsidP="0058548C">
      <w:pPr>
        <w:pStyle w:val="Heading2"/>
      </w:pPr>
      <w:r>
        <w:t>Implementing Natural Language Processing</w:t>
      </w:r>
    </w:p>
    <w:p w:rsidR="00F321FD"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r w:rsidR="00FE5FC9">
        <w:t xml:space="preserve"> </w:t>
      </w:r>
      <w:r w:rsidR="00F321FD">
        <w:t xml:space="preserve">All programming for Luis.ai is done via their website, but when finished is hosted on an Azure endpoint. After setting up a basic NLP app and publishing it to Azure, </w:t>
      </w:r>
      <w:r w:rsidR="00AF470B">
        <w:t>we have access to the ‘intents’ that we configured</w:t>
      </w:r>
      <w:r w:rsidR="00F321FD">
        <w:t xml:space="preserve">. Intents are defined as “What the user intended to do based on what was said”, and data is formatted in a way that is understandable in code rather than in natural language. </w:t>
      </w:r>
      <w:r w:rsidR="00FE5FC9">
        <w:t xml:space="preserve">It also separates the users intent from any potential arguments in their message, as well as giving them names, making it much easier to pick out values and arguments from messages. </w:t>
      </w:r>
      <w:r w:rsidR="00F321FD">
        <w:t xml:space="preserve">These intents allow us test our connections between Azure, BotBuilder, and Telegram. </w:t>
      </w:r>
    </w:p>
    <w:p w:rsidR="00936EA7" w:rsidRDefault="00936EA7" w:rsidP="0058548C">
      <w:r>
        <w:t>In this case, some very simple training had to be added for Luis to understand the ‘ping’ command.</w:t>
      </w:r>
    </w:p>
    <w:p w:rsidR="00FE5FC9"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13" w:name="_Ref480063322"/>
                            <w:r>
                              <w:t xml:space="preserve">Figure </w:t>
                            </w:r>
                            <w:fldSimple w:instr=" SEQ Figure \* ARABIC ">
                              <w:r w:rsidR="006F6BD0">
                                <w:rPr>
                                  <w:noProof/>
                                </w:rPr>
                                <w:t>13</w:t>
                              </w:r>
                            </w:fldSimple>
                            <w:bookmarkEnd w:id="13"/>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38"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BeAPPgmAgAATQ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bookmarkStart w:id="25" w:name="_Ref480063322"/>
                      <w:r>
                        <w:t xml:space="preserve">Figure </w:t>
                      </w:r>
                      <w:r w:rsidR="004F7B0B">
                        <w:fldChar w:fldCharType="begin"/>
                      </w:r>
                      <w:r w:rsidR="004F7B0B">
                        <w:instrText xml:space="preserve"> SEQ Figure \* ARABIC </w:instrText>
                      </w:r>
                      <w:r w:rsidR="004F7B0B">
                        <w:fldChar w:fldCharType="separate"/>
                      </w:r>
                      <w:r w:rsidR="006F6BD0">
                        <w:rPr>
                          <w:noProof/>
                        </w:rPr>
                        <w:t>13</w:t>
                      </w:r>
                      <w:r w:rsidR="004F7B0B">
                        <w:rPr>
                          <w:noProof/>
                        </w:rPr>
                        <w:fldChar w:fldCharType="end"/>
                      </w:r>
                      <w:bookmarkEnd w:id="25"/>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FE5FC9" w:rsidRDefault="00FE5FC9" w:rsidP="0058548C">
      <w:r>
        <w:t xml:space="preserve">We can quickly come up with some basic ‘utterances’, which are defined as the different ways of saying the command in natural language. Luis then attempts to parse it based on what it knows so far. In </w:t>
      </w:r>
      <w:r>
        <w:fldChar w:fldCharType="begin"/>
      </w:r>
      <w:r>
        <w:instrText xml:space="preserve"> REF _Ref480063322 \h </w:instrText>
      </w:r>
      <w:r>
        <w:fldChar w:fldCharType="separate"/>
      </w:r>
      <w:r>
        <w:t xml:space="preserve">Figure </w:t>
      </w:r>
      <w:r>
        <w:rPr>
          <w:noProof/>
        </w:rPr>
        <w:t>13</w:t>
      </w:r>
      <w:r>
        <w:fldChar w:fldCharType="end"/>
      </w:r>
      <w:r>
        <w:t xml:space="preserve"> we can see on the right 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FE5FC9" w:rsidRDefault="003D07A6" w:rsidP="0058548C">
      <w:pPr>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002D2650">
        <w:rPr>
          <w:noProof/>
          <w:lang w:eastAsia="en-GB"/>
        </w:rPr>
        <w:t xml:space="preserve"> At this point the first rendition of the dynamic NLP module started taking shape, an early and simplified example of which is shown in </w:t>
      </w:r>
      <w:r w:rsidR="002D2650">
        <w:rPr>
          <w:noProof/>
          <w:lang w:eastAsia="en-GB"/>
        </w:rPr>
        <w:fldChar w:fldCharType="begin"/>
      </w:r>
      <w:r w:rsidR="002D2650">
        <w:rPr>
          <w:noProof/>
          <w:lang w:eastAsia="en-GB"/>
        </w:rPr>
        <w:instrText xml:space="preserve"> REF _Ref480063955 \h </w:instrText>
      </w:r>
      <w:r w:rsidR="002D2650">
        <w:rPr>
          <w:noProof/>
          <w:lang w:eastAsia="en-GB"/>
        </w:rPr>
      </w:r>
      <w:r w:rsidR="002D2650">
        <w:rPr>
          <w:noProof/>
          <w:lang w:eastAsia="en-GB"/>
        </w:rPr>
        <w:fldChar w:fldCharType="separate"/>
      </w:r>
      <w:r w:rsidR="002D2650">
        <w:t xml:space="preserve">Figure </w:t>
      </w:r>
      <w:r w:rsidR="002D2650">
        <w:rPr>
          <w:noProof/>
        </w:rPr>
        <w:t>15</w:t>
      </w:r>
      <w:r w:rsidR="002D2650">
        <w:rPr>
          <w:noProof/>
          <w:lang w:eastAsia="en-GB"/>
        </w:rPr>
        <w:fldChar w:fldCharType="end"/>
      </w:r>
      <w:r w:rsidR="002D2650">
        <w:rPr>
          <w:noProof/>
          <w:lang w:eastAsia="en-GB"/>
        </w:rPr>
        <w:t>, where the known intents are being looped and a simple argument parser is put in place.</w:t>
      </w:r>
    </w:p>
    <w:p w:rsidR="002D2650" w:rsidRDefault="002D2650" w:rsidP="002D2650">
      <w:r>
        <w:rPr>
          <w:noProof/>
          <w:lang w:eastAsia="en-GB"/>
        </w:rPr>
        <w:lastRenderedPageBreak/>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i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knownIntents.length; i</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knownIntents[i];</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b/>
                                <w:bCs/>
                                <w:color w:val="007020"/>
                                <w:spacing w:val="4"/>
                                <w:sz w:val="20"/>
                                <w:szCs w:val="20"/>
                                <w:lang w:eastAsia="en-GB"/>
                              </w:rPr>
                              <w:t>var</w:t>
                            </w:r>
                            <w:r w:rsidRPr="00757995">
                              <w:rPr>
                                <w:rFonts w:ascii="Consolas" w:eastAsia="Times New Roman" w:hAnsi="Consolas" w:cs="Courier New"/>
                                <w:color w:val="000000"/>
                                <w:spacing w:val="4"/>
                                <w:sz w:val="20"/>
                                <w:szCs w:val="20"/>
                                <w:lang w:eastAsia="en-GB"/>
                              </w:rPr>
                              <w:t xml:space="preserve"> intentGenerator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dialog.matches('</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args)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r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var i = 0; i &lt; args.entities.length; i++)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arguments.push({</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args.entities[i].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args.entities[i].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r w:rsidR="00571A4C" w:rsidRPr="00571A4C">
                              <w:rPr>
                                <w:rFonts w:ascii="Consolas" w:eastAsia="Times New Roman" w:hAnsi="Consolas" w:cs="Courier New"/>
                                <w:color w:val="4070A0"/>
                                <w:spacing w:val="4"/>
                                <w:sz w:val="20"/>
                                <w:szCs w:val="20"/>
                                <w:lang w:eastAsia="en-GB"/>
                              </w:rPr>
                              <w:t>intentHandler['${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session.send(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007020"/>
                                <w:spacing w:val="4"/>
                                <w:sz w:val="20"/>
                                <w:szCs w:val="20"/>
                                <w:lang w:eastAsia="en-GB"/>
                              </w:rPr>
                              <w:t>eval</w:t>
                            </w:r>
                            <w:r w:rsidRPr="00757995">
                              <w:rPr>
                                <w:rFonts w:ascii="Consolas" w:eastAsia="Times New Roman" w:hAnsi="Consolas" w:cs="Courier New"/>
                                <w:color w:val="000000"/>
                                <w:spacing w:val="4"/>
                                <w:sz w:val="20"/>
                                <w:szCs w:val="20"/>
                                <w:lang w:eastAsia="en-GB"/>
                              </w:rPr>
                              <w:t>(intentGenerator);</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14" w:name="_Ref480063955"/>
                            <w:bookmarkStart w:id="15" w:name="_Ref479093924"/>
                            <w:r>
                              <w:t xml:space="preserve">Figure </w:t>
                            </w:r>
                            <w:fldSimple w:instr=" SEQ Figure \* ARABIC ">
                              <w:r w:rsidR="006F6BD0">
                                <w:rPr>
                                  <w:noProof/>
                                </w:rPr>
                                <w:t>14</w:t>
                              </w:r>
                            </w:fldSimple>
                            <w:bookmarkEnd w:id="14"/>
                            <w:r>
                              <w:t xml:space="preserve"> - NLP Module template generator</w:t>
                            </w:r>
                            <w:bookmarkEnd w:id="15"/>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398.8pt;margin-top:0;width:450pt;height:330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t4wK9SYCAABOBAAADgAAAAAAAAAAAAAAAAAuAgAAZHJzL2Uyb0RvYy54&#10;bWxQSwECLQAUAAYACAAAACEAHyRrzNsAAAAFAQAADwAAAAAAAAAAAAAAAACABAAAZHJzL2Rvd25y&#10;ZXYueG1sUEsFBgAAAAAEAAQA8wAAAIgFA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28" w:name="_Ref479093924"/>
                      <w:bookmarkStart w:id="29" w:name="_Ref480063955"/>
                      <w:r>
                        <w:t xml:space="preserve">Figure </w:t>
                      </w:r>
                      <w:r>
                        <w:fldChar w:fldCharType="begin"/>
                      </w:r>
                      <w:r>
                        <w:instrText xml:space="preserve"> SEQ Figure \* ARABIC </w:instrText>
                      </w:r>
                      <w:r>
                        <w:fldChar w:fldCharType="separate"/>
                      </w:r>
                      <w:r w:rsidR="006F6BD0">
                        <w:rPr>
                          <w:noProof/>
                        </w:rPr>
                        <w:t>14</w:t>
                      </w:r>
                      <w:r>
                        <w:fldChar w:fldCharType="end"/>
                      </w:r>
                      <w:bookmarkEnd w:id="29"/>
                      <w:r>
                        <w:t xml:space="preserve"> - NLP Module template generator</w:t>
                      </w:r>
                      <w:bookmarkEnd w:id="28"/>
                    </w:p>
                    <w:p w:rsidR="00757995" w:rsidRDefault="00757995"/>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knownIntents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intentHandler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arg)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arg);</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var</w:t>
                            </w:r>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arg[</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value.replace(</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16" w:name="_Ref480064589"/>
                            <w:bookmarkStart w:id="17" w:name="_Ref479093008"/>
                            <w:r>
                              <w:t xml:space="preserve">Figure </w:t>
                            </w:r>
                            <w:fldSimple w:instr=" SEQ Figure \* ARABIC ">
                              <w:r w:rsidR="006F6BD0">
                                <w:rPr>
                                  <w:noProof/>
                                </w:rPr>
                                <w:t>15</w:t>
                              </w:r>
                            </w:fldSimple>
                            <w:bookmarkEnd w:id="16"/>
                            <w:r>
                              <w:t xml:space="preserve"> - User Interaction Module</w:t>
                            </w:r>
                            <w:r w:rsidR="00210F1D">
                              <w:t>(UIM)</w:t>
                            </w:r>
                            <w:r>
                              <w:t xml:space="preserve"> example code</w:t>
                            </w:r>
                            <w:bookmarkEnd w:id="17"/>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0" type="#_x0000_t202" style="position:absolute;margin-left:398.05pt;margin-top:406.15pt;width:449.25pt;height:200.2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2" w:name="_Ref479093008"/>
                      <w:bookmarkStart w:id="33" w:name="_Ref480064589"/>
                      <w:r>
                        <w:t xml:space="preserve">Figure </w:t>
                      </w:r>
                      <w:r>
                        <w:fldChar w:fldCharType="begin"/>
                      </w:r>
                      <w:r>
                        <w:instrText xml:space="preserve"> SEQ Figure \* ARABIC </w:instrText>
                      </w:r>
                      <w:r>
                        <w:fldChar w:fldCharType="separate"/>
                      </w:r>
                      <w:r w:rsidR="006F6BD0">
                        <w:rPr>
                          <w:noProof/>
                        </w:rPr>
                        <w:t>15</w:t>
                      </w:r>
                      <w:r>
                        <w:fldChar w:fldCharType="end"/>
                      </w:r>
                      <w:bookmarkEnd w:id="33"/>
                      <w:r>
                        <w:t xml:space="preserve"> - User Interaction Module</w:t>
                      </w:r>
                      <w:r w:rsidR="00210F1D">
                        <w:t>(UIM)</w:t>
                      </w:r>
                      <w:r>
                        <w:t xml:space="preserve"> example code</w:t>
                      </w:r>
                      <w:bookmarkEnd w:id="32"/>
                    </w:p>
                    <w:p w:rsidR="00C53A9D" w:rsidRDefault="00C53A9D"/>
                  </w:txbxContent>
                </v:textbox>
                <w10:wrap type="topAndBottom" anchorx="margin"/>
              </v:shape>
            </w:pict>
          </mc:Fallback>
        </mc:AlternateContent>
      </w:r>
      <w:r>
        <w:t>To confirm that the NLP Module template generator was working correctly, we created</w:t>
      </w:r>
      <w:r w:rsidR="00210F1D">
        <w:t xml:space="preserve"> a very simple example of the ‘ping’ command. We know that ‘ping’ is an intent that might be returned by the NLP module, s</w:t>
      </w:r>
      <w:r>
        <w:t xml:space="preserve">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fldChar w:fldCharType="separate"/>
      </w:r>
      <w:r>
        <w:t xml:space="preserve">Figure </w:t>
      </w:r>
      <w:r>
        <w:rPr>
          <w:noProof/>
        </w:rPr>
        <w:t>14</w:t>
      </w:r>
      <w:r>
        <w:fldChar w:fldCharType="end"/>
      </w:r>
      <w:r>
        <w:t>.</w:t>
      </w:r>
    </w:p>
    <w:p w:rsidR="002D2650" w:rsidRDefault="002D2650" w:rsidP="002D2650">
      <w:r>
        <w:t>It turns out that Luis separates punctuation from arguments when extracting them from text, so the address “google.com” becomes “google . com”. Thankfully this can be easily fixed by deleting whitespace before sending the data off for processing, and this becomes a common theme.</w:t>
      </w:r>
    </w:p>
    <w:p w:rsidR="002D2650" w:rsidRDefault="002D2650" w:rsidP="002D2650"/>
    <w:p w:rsidR="00F5253F" w:rsidRDefault="0093245C" w:rsidP="0093245C">
      <w:pPr>
        <w:pStyle w:val="Heading2"/>
      </w:pPr>
      <w:r>
        <w:lastRenderedPageBreak/>
        <w:t>Implementing Commands</w:t>
      </w:r>
    </w:p>
    <w:p w:rsidR="00123F0D" w:rsidRDefault="002D2650" w:rsidP="0093245C">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2D2650" w:rsidRDefault="002D2650" w:rsidP="0093245C">
      <w:r>
        <w:rPr>
          <w:noProof/>
          <w:lang w:eastAsia="en-GB"/>
        </w:rPr>
        <mc:AlternateContent>
          <mc:Choice Requires="wps">
            <w:drawing>
              <wp:anchor distT="0" distB="0" distL="114300" distR="114300" simplePos="0" relativeHeight="251664384" behindDoc="1" locked="0" layoutInCell="1" allowOverlap="1">
                <wp:simplePos x="0" y="0"/>
                <wp:positionH relativeFrom="margin">
                  <wp:align>right</wp:align>
                </wp:positionH>
                <wp:positionV relativeFrom="paragraph">
                  <wp:posOffset>1691005</wp:posOffset>
                </wp:positionV>
                <wp:extent cx="5715000" cy="4810125"/>
                <wp:effectExtent l="0" t="0" r="19050" b="28575"/>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7A5C6A" w:rsidRDefault="00B96B95" w:rsidP="007A5C6A">
                            <w:pPr>
                              <w:keepNext/>
                            </w:pPr>
                            <w:r>
                              <w:rPr>
                                <w:noProof/>
                                <w:lang w:eastAsia="en-GB"/>
                              </w:rPr>
                              <w:drawing>
                                <wp:inline distT="0" distB="0" distL="0" distR="0" wp14:anchorId="5635B14F" wp14:editId="4497D79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45610" cy="4452620"/>
                                          </a:xfrm>
                                          <a:prstGeom prst="rect">
                                            <a:avLst/>
                                          </a:prstGeom>
                                        </pic:spPr>
                                      </pic:pic>
                                    </a:graphicData>
                                  </a:graphic>
                                </wp:inline>
                              </w:drawing>
                            </w:r>
                          </w:p>
                          <w:p w:rsidR="007A5C6A" w:rsidRDefault="007A5C6A" w:rsidP="007A5C6A">
                            <w:pPr>
                              <w:pStyle w:val="Caption"/>
                            </w:pPr>
                            <w:bookmarkStart w:id="18" w:name="_Ref480066581"/>
                            <w:r>
                              <w:t xml:space="preserve">Figure </w:t>
                            </w:r>
                            <w:fldSimple w:instr=" SEQ Figure \* ARABIC ">
                              <w:r w:rsidR="006F6BD0">
                                <w:rPr>
                                  <w:noProof/>
                                </w:rPr>
                                <w:t>16</w:t>
                              </w:r>
                            </w:fldSimple>
                            <w:bookmarkEnd w:id="18"/>
                            <w:r w:rsidR="00B96B95">
                              <w:t xml:space="preserve"> - Initial basic intent processing</w:t>
                            </w:r>
                          </w:p>
                          <w:p w:rsidR="007A5C6A" w:rsidRDefault="007A5C6A" w:rsidP="007A5C6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1" type="#_x0000_t202" style="position:absolute;margin-left:398.8pt;margin-top:133.15pt;width:450pt;height:378.75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">
                <v:textbox>
                  <w:txbxContent>
                    <w:p w:rsidR="007A5C6A" w:rsidRDefault="00B96B95" w:rsidP="007A5C6A">
                      <w:pPr>
                        <w:keepNext/>
                      </w:pPr>
                      <w:r>
                        <w:rPr>
                          <w:noProof/>
                          <w:lang w:eastAsia="en-GB"/>
                        </w:rPr>
                        <w:drawing>
                          <wp:inline distT="0" distB="0" distL="0" distR="0" wp14:anchorId="5635B14F" wp14:editId="4497D79C">
                            <wp:extent cx="4245610" cy="4452620"/>
                            <wp:effectExtent l="0" t="0" r="2540" b="508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45610" cy="4452620"/>
                                    </a:xfrm>
                                    <a:prstGeom prst="rect">
                                      <a:avLst/>
                                    </a:prstGeom>
                                  </pic:spPr>
                                </pic:pic>
                              </a:graphicData>
                            </a:graphic>
                          </wp:inline>
                        </w:drawing>
                      </w:r>
                    </w:p>
                    <w:p w:rsidR="007A5C6A" w:rsidRDefault="007A5C6A" w:rsidP="007A5C6A">
                      <w:pPr>
                        <w:pStyle w:val="Caption"/>
                      </w:pPr>
                      <w:bookmarkStart w:id="35" w:name="_Ref480066581"/>
                      <w:r>
                        <w:t xml:space="preserve">Figure </w:t>
                      </w:r>
                      <w:r>
                        <w:fldChar w:fldCharType="begin"/>
                      </w:r>
                      <w:r>
                        <w:instrText xml:space="preserve"> SEQ Figure \* ARABIC </w:instrText>
                      </w:r>
                      <w:r>
                        <w:fldChar w:fldCharType="separate"/>
                      </w:r>
                      <w:r w:rsidR="006F6BD0">
                        <w:rPr>
                          <w:noProof/>
                        </w:rPr>
                        <w:t>16</w:t>
                      </w:r>
                      <w:r>
                        <w:rPr>
                          <w:noProof/>
                        </w:rPr>
                        <w:fldChar w:fldCharType="end"/>
                      </w:r>
                      <w:bookmarkEnd w:id="35"/>
                      <w:r w:rsidR="00B96B95">
                        <w:t xml:space="preserve"> - Initial basic intent processing</w:t>
                      </w:r>
                    </w:p>
                    <w:p w:rsidR="007A5C6A" w:rsidRDefault="007A5C6A" w:rsidP="007A5C6A"/>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callbacks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help text, and ‘identify’ took the Channel ID, User ID, Address ID and Username from the session variable and returned them to the user for debugging. </w:t>
      </w:r>
      <w:r>
        <w:fldChar w:fldCharType="begin"/>
      </w:r>
      <w:r>
        <w:instrText xml:space="preserve"> REF _Ref480066581 \h </w:instrText>
      </w:r>
      <w:r>
        <w:fldChar w:fldCharType="separate"/>
      </w:r>
      <w:r>
        <w:t xml:space="preserve">Figure </w:t>
      </w:r>
      <w:r>
        <w:rPr>
          <w:noProof/>
        </w:rPr>
        <w:t>16</w:t>
      </w:r>
      <w:r>
        <w:fldChar w:fldCharType="end"/>
      </w:r>
      <w:r>
        <w:t xml:space="preserve"> shows examples </w:t>
      </w:r>
      <w:r w:rsidR="00B96B95">
        <w:t>of the help, none and version intents.</w:t>
      </w:r>
    </w:p>
    <w:p w:rsidR="002D2650" w:rsidRDefault="002D2650" w:rsidP="0093245C">
      <w:r>
        <w:t>The more complex commands required some extra work, and the implementation of the Intent Processing module.</w:t>
      </w:r>
    </w:p>
    <w:p w:rsidR="00123F0D" w:rsidRDefault="00123F0D" w:rsidP="00123F0D">
      <w:pPr>
        <w:pStyle w:val="Heading3"/>
      </w:pPr>
      <w:r>
        <w:lastRenderedPageBreak/>
        <w:t>Ping</w:t>
      </w:r>
    </w:p>
    <w:p w:rsidR="0093245C" w:rsidRDefault="00123F0D" w:rsidP="00123F0D">
      <w:r>
        <w:t xml:space="preserve">Instead of </w:t>
      </w:r>
      <w:r w:rsidR="006B6D9B">
        <w:t>using the systems in-built ping command by piping user input straight to a console, which would make it ripe for command injection, we instead opted to use a powerful but small library simply named ‘ping’</w:t>
      </w:r>
      <w:r w:rsidR="00244C46">
        <w:fldChar w:fldCharType="begin" w:fldLock="1"/>
      </w:r>
      <w:r w:rsidR="00B96B95">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7]", "plainTextFormattedCitation" : "[7]", "previouslyFormattedCitation" : "[7]" }, "properties" : { "noteIndex" : 0 }, "schema" : "https://github.com/citation-style-language/schema/raw/master/csl-citation.json" }</w:instrText>
      </w:r>
      <w:r w:rsidR="00244C46">
        <w:fldChar w:fldCharType="separate"/>
      </w:r>
      <w:r w:rsidR="00244C46" w:rsidRPr="00244C46">
        <w:rPr>
          <w:noProof/>
        </w:rPr>
        <w:t>[7]</w:t>
      </w:r>
      <w:r w:rsidR="00244C46">
        <w:fldChar w:fldCharType="end"/>
      </w:r>
      <w:r w:rsidR="006B6D9B">
        <w:t xml:space="preserve">. It sanitises inputs and simply checks if a given IP is online or not. Using Node’s in-built DNS tools combined with </w:t>
      </w:r>
      <w:r w:rsidR="006B6D9B">
        <w:rPr>
          <w:i/>
        </w:rPr>
        <w:t>ping</w:t>
      </w:r>
      <w:r w:rsidR="006B6D9B">
        <w:t xml:space="preserve"> </w:t>
      </w:r>
      <w:r w:rsidR="00E62669">
        <w:t>allows us to quickly check if a given address is ping-able, as well as using our previously trained NLP service, we can set up a small alive-or-not host checker.</w:t>
      </w:r>
    </w:p>
    <w:p w:rsidR="002D2650" w:rsidRDefault="002D2650" w:rsidP="00123F0D">
      <w:r>
        <w:t>The reason behind doing a DNS lookup prior to pinging is because the ping library, for unknown reasons, does not support the pinging of Windows hosts by computer name.  The simple fix was to use DNS lookup to first obtain the IP address of the machine, and then have the ping library check if it is online.</w:t>
      </w:r>
    </w:p>
    <w:p w:rsidR="002D2650" w:rsidRDefault="002D2650" w:rsidP="002D2650">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E62669" w:rsidRDefault="002D2650" w:rsidP="00123F0D">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19" w:name="_Ref480078059"/>
                            <w:r>
                              <w:t xml:space="preserve">Figure </w:t>
                            </w:r>
                            <w:fldSimple w:instr=" SEQ Figure \* ARABIC ">
                              <w:r w:rsidR="006F6BD0">
                                <w:rPr>
                                  <w:noProof/>
                                </w:rPr>
                                <w:t>17</w:t>
                              </w:r>
                            </w:fldSimple>
                            <w:bookmarkEnd w:id="19"/>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12pt;margin-top:94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">
                <v:textbox style="mso-fit-shape-to-text:t">
                  <w:txbxContent>
                    <w:p w:rsidR="00E62669" w:rsidRDefault="002D2650" w:rsidP="00E62669">
                      <w:pPr>
                        <w:jc w:val="center"/>
                      </w:pPr>
                      <w:r>
                        <w:rPr>
                          <w:noProof/>
                          <w:lang w:eastAsia="en-GB"/>
                        </w:rPr>
                        <w:drawing>
                          <wp:inline distT="0" distB="0" distL="0" distR="0" wp14:anchorId="47C95971" wp14:editId="32926F07">
                            <wp:extent cx="4314825" cy="3562350"/>
                            <wp:effectExtent l="0" t="0" r="9525"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14825" cy="3562350"/>
                                    </a:xfrm>
                                    <a:prstGeom prst="rect">
                                      <a:avLst/>
                                    </a:prstGeom>
                                  </pic:spPr>
                                </pic:pic>
                              </a:graphicData>
                            </a:graphic>
                          </wp:inline>
                        </w:drawing>
                      </w:r>
                    </w:p>
                    <w:p w:rsidR="00E62669" w:rsidRPr="006B6D9B" w:rsidRDefault="00E62669" w:rsidP="00E62669">
                      <w:pPr>
                        <w:pStyle w:val="Caption"/>
                        <w:jc w:val="center"/>
                      </w:pPr>
                      <w:bookmarkStart w:id="37" w:name="_Ref480078059"/>
                      <w:r>
                        <w:t xml:space="preserve">Figure </w:t>
                      </w:r>
                      <w:r>
                        <w:fldChar w:fldCharType="begin"/>
                      </w:r>
                      <w:r>
                        <w:instrText xml:space="preserve"> SEQ Figure \* ARABIC </w:instrText>
                      </w:r>
                      <w:r>
                        <w:fldChar w:fldCharType="separate"/>
                      </w:r>
                      <w:r w:rsidR="006F6BD0">
                        <w:rPr>
                          <w:noProof/>
                        </w:rPr>
                        <w:t>17</w:t>
                      </w:r>
                      <w:r>
                        <w:fldChar w:fldCharType="end"/>
                      </w:r>
                      <w:bookmarkEnd w:id="37"/>
                      <w:r>
                        <w:t xml:space="preserve"> - Simple host PING example</w:t>
                      </w:r>
                    </w:p>
                    <w:p w:rsidR="00E62669" w:rsidRDefault="00E62669"/>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fldChar w:fldCharType="separate"/>
      </w:r>
      <w:r>
        <w:t xml:space="preserve">Figure </w:t>
      </w:r>
      <w:r>
        <w:rPr>
          <w:noProof/>
        </w:rPr>
        <w:t>17</w:t>
      </w:r>
      <w:r>
        <w:fldChar w:fldCharType="end"/>
      </w:r>
      <w:r>
        <w:t xml:space="preserve"> shows an example of several successful and failed </w:t>
      </w:r>
      <w:r>
        <w:lastRenderedPageBreak/>
        <w:t xml:space="preserve">pings, and it is interesting to note that the final phrase, “Please try to ping </w:t>
      </w:r>
      <w:r>
        <w:rPr>
          <w:i/>
        </w:rPr>
        <w:t>x</w:t>
      </w:r>
      <w:r>
        <w:t>” was not directly trained into Luis, and it in fact correctly guessed the intent</w:t>
      </w:r>
      <w:r w:rsidR="00CC72CA">
        <w:t xml:space="preserve"> and argument based on its training thus far</w:t>
      </w:r>
      <w:r>
        <w:t>.</w:t>
      </w:r>
    </w:p>
    <w:p w:rsidR="00244C46" w:rsidRPr="00244C46" w:rsidRDefault="00244C46" w:rsidP="00123F0D">
      <w:r>
        <w:rPr>
          <w:noProof/>
          <w:lang w:eastAsia="en-GB"/>
        </w:rPr>
        <mc:AlternateContent>
          <mc:Choice Requires="wps">
            <w:drawing>
              <wp:anchor distT="45720" distB="45720" distL="114300" distR="114300" simplePos="0" relativeHeight="251692032" behindDoc="0" locked="0" layoutInCell="1" allowOverlap="1">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244C46" w:rsidRDefault="00244C46" w:rsidP="00244C46">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244C46" w:rsidRPr="008D66BC" w:rsidRDefault="00244C46" w:rsidP="00244C46">
                            <w:pPr>
                              <w:pStyle w:val="Caption"/>
                              <w:rPr>
                                <w:noProof/>
                              </w:rPr>
                            </w:pPr>
                            <w:bookmarkStart w:id="20" w:name="_Ref480143417"/>
                            <w:r>
                              <w:t xml:space="preserve">Figure </w:t>
                            </w:r>
                            <w:fldSimple w:instr=" SEQ Figure \* ARABIC ">
                              <w:r w:rsidR="006F6BD0">
                                <w:rPr>
                                  <w:noProof/>
                                </w:rPr>
                                <w:t>18</w:t>
                              </w:r>
                            </w:fldSimple>
                            <w:bookmarkEnd w:id="20"/>
                            <w:r>
                              <w:t xml:space="preserve"> - Base training examples for the 'ping' intent</w:t>
                            </w:r>
                          </w:p>
                          <w:p w:rsidR="00244C46" w:rsidRDefault="00244C46" w:rsidP="00244C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3" type="#_x0000_t202" style="position:absolute;margin-left:398.05pt;margin-top:80.25pt;width:449.25pt;height:231.75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5BgKA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">
                <v:textbox>
                  <w:txbxContent>
                    <w:p w:rsidR="00244C46" w:rsidRDefault="00244C46" w:rsidP="00244C46">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r>
                      <w:r>
                        <w:t>ca</w:t>
                      </w:r>
                      <w:r>
                        <w:t>n you ping the website x for me</w:t>
                      </w:r>
                      <w:r>
                        <w:br/>
                        <w:t>is x online</w:t>
                      </w:r>
                      <w:r>
                        <w:br/>
                      </w:r>
                      <w:r>
                        <w:t>is x up</w:t>
                      </w:r>
                    </w:p>
                    <w:p w:rsidR="00244C46" w:rsidRPr="008D66BC" w:rsidRDefault="00244C46" w:rsidP="00244C46">
                      <w:pPr>
                        <w:pStyle w:val="Caption"/>
                        <w:rPr>
                          <w:noProof/>
                        </w:rPr>
                      </w:pPr>
                      <w:bookmarkStart w:id="39" w:name="_Ref480143417"/>
                      <w:r>
                        <w:t xml:space="preserve">Figure </w:t>
                      </w:r>
                      <w:r>
                        <w:fldChar w:fldCharType="begin"/>
                      </w:r>
                      <w:r>
                        <w:instrText xml:space="preserve"> SEQ Figure \* ARABIC </w:instrText>
                      </w:r>
                      <w:r>
                        <w:fldChar w:fldCharType="separate"/>
                      </w:r>
                      <w:r w:rsidR="006F6BD0">
                        <w:rPr>
                          <w:noProof/>
                        </w:rPr>
                        <w:t>18</w:t>
                      </w:r>
                      <w:r>
                        <w:fldChar w:fldCharType="end"/>
                      </w:r>
                      <w:bookmarkEnd w:id="39"/>
                      <w:r>
                        <w:t xml:space="preserve"> - Base training examples for the 'ping' intent</w:t>
                      </w:r>
                    </w:p>
                    <w:p w:rsidR="00244C46" w:rsidRDefault="00244C46" w:rsidP="00244C46"/>
                  </w:txbxContent>
                </v:textbox>
                <w10:wrap type="topAndBottom" anchorx="margin"/>
              </v:shape>
            </w:pict>
          </mc:Fallback>
        </mc:AlternateContent>
      </w:r>
      <w:r>
        <w:t xml:space="preserve">In terms of the actual training, </w:t>
      </w:r>
      <w:r>
        <w:fldChar w:fldCharType="begin"/>
      </w:r>
      <w:r>
        <w:instrText xml:space="preserve"> REF _Ref480143417 \h </w:instrText>
      </w:r>
      <w:r>
        <w:fldChar w:fldCharType="separate"/>
      </w:r>
      <w:r>
        <w:t xml:space="preserve">Figure </w:t>
      </w:r>
      <w:r>
        <w:rPr>
          <w:noProof/>
        </w:rPr>
        <w:t>18</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E62669" w:rsidRDefault="00E62669" w:rsidP="00E62669">
      <w:pPr>
        <w:pStyle w:val="Heading3"/>
      </w:pPr>
      <w:r>
        <w:t>Traceroute</w:t>
      </w:r>
    </w:p>
    <w:p w:rsidR="00E62669" w:rsidRDefault="00244C46" w:rsidP="006733EB">
      <w:r>
        <w:t>The traceroute intent was achieved with a similar library, simply named ‘traceroute’</w:t>
      </w:r>
      <w:r w:rsidR="00B96B95">
        <w:fldChar w:fldCharType="begin" w:fldLock="1"/>
      </w:r>
      <w:r w:rsidR="001C1D6E">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8]", "plainTextFormattedCitation" : "[8]", "previouslyFormattedCitation" : "[8]" }, "properties" : { "noteIndex" : 0 }, "schema" : "https://github.com/citation-style-language/schema/raw/master/csl-citation.json" }</w:instrText>
      </w:r>
      <w:r w:rsidR="00B96B95">
        <w:fldChar w:fldCharType="separate"/>
      </w:r>
      <w:r w:rsidR="00B96B95" w:rsidRPr="00B96B95">
        <w:rPr>
          <w:noProof/>
        </w:rPr>
        <w:t>[8]</w:t>
      </w:r>
      <w:r w:rsidR="00B96B95">
        <w:fldChar w:fldCharType="end"/>
      </w:r>
      <w:r>
        <w:t>.</w:t>
      </w:r>
      <w:r w:rsidR="00B96B95">
        <w:t xml:space="preserve"> This library takes an address as an argument, and returns an array of ‘hops’ containing each IP and three millisecond timings of the ping to that hop.</w:t>
      </w:r>
    </w:p>
    <w:p w:rsidR="00B96B95" w:rsidRDefault="00B96B95" w:rsidP="006733EB">
      <w:r>
        <w:t>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callbacks to the user.</w:t>
      </w:r>
    </w:p>
    <w:p w:rsidR="00B96B95" w:rsidRDefault="00B96B95" w:rsidP="006733EB">
      <w:r>
        <w:rPr>
          <w:noProof/>
          <w:lang w:eastAsia="en-GB"/>
        </w:rPr>
        <w:lastRenderedPageBreak/>
        <mc:AlternateContent>
          <mc:Choice Requires="wps">
            <w:drawing>
              <wp:anchor distT="45720" distB="45720" distL="114300" distR="114300" simplePos="0" relativeHeight="251694080" behindDoc="0" locked="0" layoutInCell="1" allowOverlap="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B96B95" w:rsidRDefault="00B96B95">
                            <w:r>
                              <w:rPr>
                                <w:noProof/>
                                <w:lang w:eastAsia="en-GB"/>
                              </w:rPr>
                              <w:drawing>
                                <wp:inline distT="0" distB="0" distL="0" distR="0">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96B95" w:rsidRPr="00506E66" w:rsidRDefault="00B96B95" w:rsidP="00B96B95">
                            <w:pPr>
                              <w:pStyle w:val="Caption"/>
                              <w:rPr>
                                <w:noProof/>
                              </w:rPr>
                            </w:pPr>
                            <w:bookmarkStart w:id="21" w:name="_Ref480148268"/>
                            <w:r>
                              <w:t xml:space="preserve">Figure </w:t>
                            </w:r>
                            <w:fldSimple w:instr=" SEQ Figure \* ARABIC ">
                              <w:r w:rsidR="006F6BD0">
                                <w:rPr>
                                  <w:noProof/>
                                </w:rPr>
                                <w:t>19</w:t>
                              </w:r>
                            </w:fldSimple>
                            <w:bookmarkEnd w:id="21"/>
                            <w:r>
                              <w:t xml:space="preserve"> - Successful example of tracerouting</w:t>
                            </w:r>
                          </w:p>
                          <w:p w:rsidR="00B96B95" w:rsidRDefault="00B96B95" w:rsidP="00B96B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margin-left:398.05pt;margin-top:61.5pt;width:449.25pt;height:412.5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">
                <v:textbox>
                  <w:txbxContent>
                    <w:p w:rsidR="00B96B95" w:rsidRDefault="00B96B95">
                      <w:r>
                        <w:rPr>
                          <w:noProof/>
                          <w:lang w:eastAsia="en-GB"/>
                        </w:rPr>
                        <w:drawing>
                          <wp:inline distT="0" distB="0" distL="0" distR="0">
                            <wp:extent cx="5505450" cy="46672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96B95" w:rsidRPr="00506E66" w:rsidRDefault="00B96B95" w:rsidP="00B96B95">
                      <w:pPr>
                        <w:pStyle w:val="Caption"/>
                        <w:rPr>
                          <w:noProof/>
                        </w:rPr>
                      </w:pPr>
                      <w:bookmarkStart w:id="41" w:name="_Ref480148268"/>
                      <w:r>
                        <w:t xml:space="preserve">Figure </w:t>
                      </w:r>
                      <w:r>
                        <w:fldChar w:fldCharType="begin"/>
                      </w:r>
                      <w:r>
                        <w:instrText xml:space="preserve"> SEQ Figure \* ARABIC </w:instrText>
                      </w:r>
                      <w:r>
                        <w:fldChar w:fldCharType="separate"/>
                      </w:r>
                      <w:r w:rsidR="006F6BD0">
                        <w:rPr>
                          <w:noProof/>
                        </w:rPr>
                        <w:t>19</w:t>
                      </w:r>
                      <w:r>
                        <w:fldChar w:fldCharType="end"/>
                      </w:r>
                      <w:bookmarkEnd w:id="41"/>
                      <w:r>
                        <w:t xml:space="preserve"> - Successful example of tracerouting</w:t>
                      </w:r>
                    </w:p>
                    <w:p w:rsidR="00B96B95" w:rsidRDefault="00B96B95" w:rsidP="00B96B95"/>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E62669" w:rsidRDefault="00B96B95" w:rsidP="00E62669">
      <w:r>
        <w:t xml:space="preserve">Shown in </w:t>
      </w:r>
      <w:r>
        <w:fldChar w:fldCharType="begin"/>
      </w:r>
      <w:r>
        <w:instrText xml:space="preserve"> REF _Ref480148268 \h </w:instrText>
      </w:r>
      <w:r>
        <w:fldChar w:fldCharType="separate"/>
      </w:r>
      <w:r>
        <w:t xml:space="preserve">Figure </w:t>
      </w:r>
      <w:r>
        <w:rPr>
          <w:noProof/>
        </w:rPr>
        <w:t>19</w:t>
      </w:r>
      <w:r>
        <w:fldChar w:fldCharType="end"/>
      </w:r>
      <w:r>
        <w:t xml:space="preserve"> is the response to a traceroute command, with the calculated average time in milliseconds afterwards the IP address of the hop.</w:t>
      </w:r>
    </w:p>
    <w:p w:rsidR="00E62669" w:rsidRDefault="00E62669" w:rsidP="00E62669">
      <w:pPr>
        <w:pStyle w:val="Heading3"/>
      </w:pPr>
      <w:r>
        <w:t>SSH</w:t>
      </w:r>
    </w:p>
    <w:p w:rsidR="00E62669" w:rsidRDefault="009256E5" w:rsidP="00E62669">
      <w:r>
        <w:t>The implementation of a live shell session was much more complex than any intents so far, and was the first and only intent to require a conversational dialog with multiple questions and answers. Unfortunately, due to issues with how Bot Builder managed callbacks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orked, which would likely have ruined the modular aspect of the framework. We chose to instead reduce functionality of the SSH intent rather than stray from the overall project goals.</w:t>
      </w:r>
    </w:p>
    <w:p w:rsidR="00341E7A" w:rsidRDefault="00341E7A" w:rsidP="00E62669">
      <w:r>
        <w:t xml:space="preserve">To start with the implementation, we first had to modify our existing generator in the NLP module to be able to handle a variable telling it to swap functions, as per our design. We then had to make </w:t>
      </w:r>
      <w:r>
        <w:lastRenderedPageBreak/>
        <w:t>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341E7A" w:rsidRDefault="00341E7A" w:rsidP="00E62669">
      <w:r>
        <w:t xml:space="preserve">This idea ended up making the code fairly hard to work with as it made it quite messy, but with little other option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341E7A" w:rsidRDefault="00341E7A" w:rsidP="00E62669">
      <w:r>
        <w:rPr>
          <w:noProof/>
          <w:lang w:eastAsia="en-GB"/>
        </w:rPr>
        <mc:AlternateContent>
          <mc:Choice Requires="wps">
            <w:drawing>
              <wp:anchor distT="45720" distB="45720" distL="114300" distR="114300" simplePos="0" relativeHeight="251698176" behindDoc="0" locked="0" layoutInCell="1" allowOverlap="1">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341E7A" w:rsidRDefault="00341E7A" w:rsidP="00341E7A">
                            <w:pPr>
                              <w:jc w:val="center"/>
                            </w:pPr>
                            <w:r>
                              <w:rPr>
                                <w:noProof/>
                                <w:lang w:eastAsia="en-GB"/>
                              </w:rPr>
                              <w:drawing>
                                <wp:inline distT="0" distB="0" distL="0" distR="0">
                                  <wp:extent cx="3648075" cy="37909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48075" cy="3790950"/>
                                          </a:xfrm>
                                          <a:prstGeom prst="rect">
                                            <a:avLst/>
                                          </a:prstGeom>
                                          <a:noFill/>
                                          <a:ln>
                                            <a:noFill/>
                                          </a:ln>
                                        </pic:spPr>
                                      </pic:pic>
                                    </a:graphicData>
                                  </a:graphic>
                                </wp:inline>
                              </w:drawing>
                            </w:r>
                          </w:p>
                          <w:p w:rsidR="00341E7A" w:rsidRPr="00A97672" w:rsidRDefault="00341E7A" w:rsidP="00341E7A">
                            <w:pPr>
                              <w:pStyle w:val="Caption"/>
                              <w:rPr>
                                <w:noProof/>
                              </w:rPr>
                            </w:pPr>
                            <w:bookmarkStart w:id="22" w:name="_Ref480157927"/>
                            <w:r>
                              <w:t xml:space="preserve">Figure </w:t>
                            </w:r>
                            <w:fldSimple w:instr=" SEQ Figure \* ARABIC ">
                              <w:r w:rsidR="006F6BD0">
                                <w:rPr>
                                  <w:noProof/>
                                </w:rPr>
                                <w:t>20</w:t>
                              </w:r>
                            </w:fldSimple>
                            <w:bookmarkEnd w:id="22"/>
                            <w:r>
                              <w:t xml:space="preserve"> - Dialog-based SSH connection</w:t>
                            </w:r>
                          </w:p>
                          <w:p w:rsidR="00341E7A" w:rsidRDefault="00341E7A" w:rsidP="00341E7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5" type="#_x0000_t202" style="position:absolute;margin-left:398.05pt;margin-top:69.1pt;width:449.25pt;height:330pt;z-index:2516981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AJ0kERKwIAAE8EAAAOAAAAAAAAAAAAAAAAAC4CAABkcnMv&#10;ZTJvRG9jLnhtbFBLAQItABQABgAIAAAAIQAZdPPl3gAAAAgBAAAPAAAAAAAAAAAAAAAAAIUEAABk&#10;cnMvZG93bnJldi54bWxQSwUGAAAAAAQABADzAAAAkAUAAAAA&#10;">
                <v:textbox>
                  <w:txbxContent>
                    <w:p w:rsidR="00341E7A" w:rsidRDefault="00341E7A" w:rsidP="00341E7A">
                      <w:pPr>
                        <w:jc w:val="center"/>
                      </w:pPr>
                      <w:r>
                        <w:rPr>
                          <w:noProof/>
                          <w:lang w:eastAsia="en-GB"/>
                        </w:rPr>
                        <w:drawing>
                          <wp:inline distT="0" distB="0" distL="0" distR="0">
                            <wp:extent cx="3648075" cy="3790950"/>
                            <wp:effectExtent l="0" t="0" r="952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8075" cy="3790950"/>
                                    </a:xfrm>
                                    <a:prstGeom prst="rect">
                                      <a:avLst/>
                                    </a:prstGeom>
                                    <a:noFill/>
                                    <a:ln>
                                      <a:noFill/>
                                    </a:ln>
                                  </pic:spPr>
                                </pic:pic>
                              </a:graphicData>
                            </a:graphic>
                          </wp:inline>
                        </w:drawing>
                      </w:r>
                    </w:p>
                    <w:p w:rsidR="00341E7A" w:rsidRPr="00A97672" w:rsidRDefault="00341E7A" w:rsidP="00341E7A">
                      <w:pPr>
                        <w:pStyle w:val="Caption"/>
                        <w:rPr>
                          <w:noProof/>
                        </w:rPr>
                      </w:pPr>
                      <w:bookmarkStart w:id="43" w:name="_Ref480157927"/>
                      <w:r>
                        <w:t xml:space="preserve">Figure </w:t>
                      </w:r>
                      <w:r>
                        <w:fldChar w:fldCharType="begin"/>
                      </w:r>
                      <w:r>
                        <w:instrText xml:space="preserve"> SEQ Figure \* ARABIC </w:instrText>
                      </w:r>
                      <w:r>
                        <w:fldChar w:fldCharType="separate"/>
                      </w:r>
                      <w:r w:rsidR="006F6BD0">
                        <w:rPr>
                          <w:noProof/>
                        </w:rPr>
                        <w:t>20</w:t>
                      </w:r>
                      <w:r>
                        <w:fldChar w:fldCharType="end"/>
                      </w:r>
                      <w:bookmarkEnd w:id="43"/>
                      <w:r>
                        <w:t xml:space="preserve"> - Dialog-based SSH connection</w:t>
                      </w:r>
                    </w:p>
                    <w:p w:rsidR="00341E7A" w:rsidRDefault="00341E7A" w:rsidP="00341E7A">
                      <w:pPr>
                        <w:jc w:val="center"/>
                      </w:pPr>
                    </w:p>
                  </w:txbxContent>
                </v:textbox>
                <w10:wrap type="topAndBottom" anchorx="margin"/>
              </v:shape>
            </w:pict>
          </mc:Fallback>
        </mc:AlternateContent>
      </w:r>
      <w:r>
        <w:t xml:space="preserve">It was at this point it came to realisation that there was no safe and clean way to pass further variables to the server and receive the response, and so it was decided to not complete this function. However, it still operates fine up to this point, as shown in </w:t>
      </w:r>
      <w:r>
        <w:fldChar w:fldCharType="begin"/>
      </w:r>
      <w:r>
        <w:instrText xml:space="preserve"> REF _Ref480157927 \h </w:instrText>
      </w:r>
      <w:r>
        <w:fldChar w:fldCharType="separate"/>
      </w:r>
      <w:r>
        <w:t xml:space="preserve">Figure </w:t>
      </w:r>
      <w:r>
        <w:rPr>
          <w:noProof/>
        </w:rPr>
        <w:t>20</w:t>
      </w:r>
      <w:r>
        <w:fldChar w:fldCharType="end"/>
      </w:r>
      <w:r>
        <w:t>, but unfortunately the ‘next command’ simply exits the connection.</w:t>
      </w:r>
    </w:p>
    <w:p w:rsidR="00E62669" w:rsidRDefault="00E62669" w:rsidP="00E62669">
      <w:pPr>
        <w:pStyle w:val="Heading3"/>
      </w:pPr>
      <w:r>
        <w:t>Log Handling</w:t>
      </w:r>
    </w:p>
    <w:p w:rsidR="00E62669" w:rsidRDefault="00341E7A" w:rsidP="00E62669">
      <w:r>
        <w:t>Other features such as the alert association features cannot be completed without functions that can gather logs, so this is the obvious next step.</w:t>
      </w:r>
    </w:p>
    <w:p w:rsidR="00341E7A" w:rsidRDefault="00341E7A" w:rsidP="00E62669">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Auth logs for linuxServer” it makes a bit more sense. Using </w:t>
      </w:r>
      <w:r>
        <w:fldChar w:fldCharType="begin"/>
      </w:r>
      <w:r>
        <w:instrText xml:space="preserve"> REF _Ref479994682 \h </w:instrText>
      </w:r>
      <w:r>
        <w:fldChar w:fldCharType="separate"/>
      </w:r>
      <w:r>
        <w:t xml:space="preserve">Figure </w:t>
      </w:r>
      <w:r>
        <w:rPr>
          <w:noProof/>
        </w:rPr>
        <w:t>10</w:t>
      </w:r>
      <w:r>
        <w:fldChar w:fldCharType="end"/>
      </w:r>
      <w:r>
        <w:t xml:space="preserve"> as an example, we can actually traverse this object using the collection of arguments a user sends by extracting the variables from that message and applying it to the servers variable in the format </w:t>
      </w:r>
      <w:r>
        <w:rPr>
          <w:i/>
        </w:rPr>
        <w:lastRenderedPageBreak/>
        <w:t>servers.$server.$arguments.$application</w:t>
      </w:r>
      <w:r>
        <w:t xml:space="preserve">, or using our message as an example </w:t>
      </w:r>
      <w:r>
        <w:rPr>
          <w:i/>
        </w:rPr>
        <w:t>servers.”linuxServer”.logs.”system”.”auth”</w:t>
      </w:r>
      <w:r>
        <w:t>, and this returns the path of the log file the user would like.</w:t>
      </w:r>
    </w:p>
    <w:p w:rsidR="00341E7A" w:rsidRDefault="00341E7A" w:rsidP="00E62669">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341E7A" w:rsidRDefault="00341E7A" w:rsidP="00E62669">
      <w:r>
        <w:t>After training was completed, the User Interaction module was updated with a logs function that used the above object traversal technique to get data such as address, login, port and filenames from the server object, which it then builds into a cleaner object to send t</w:t>
      </w:r>
      <w:r w:rsidR="001C1D6E">
        <w:t xml:space="preserve">o the Intent Processing object. </w:t>
      </w:r>
      <w:r>
        <w:t xml:space="preserve">The </w:t>
      </w:r>
      <w:r w:rsidR="001C1D6E">
        <w:t>Intent Processing</w:t>
      </w:r>
      <w:r w:rsidR="004358D1">
        <w:t xml:space="preserve"> </w:t>
      </w:r>
      <w:r w:rsidR="001C1D6E">
        <w:t>module then gained it’s getFile function, which accepts the above object and uses it, plus the any-file</w:t>
      </w:r>
      <w:r w:rsidR="001C1D6E">
        <w:fldChar w:fldCharType="begin" w:fldLock="1"/>
      </w:r>
      <w:r w:rsidR="001C1D6E">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9]", "plainTextFormattedCitation" : "[9]" }, "properties" : { "noteIndex" : 0 }, "schema" : "https://github.com/citation-style-language/schema/raw/master/csl-citation.json" }</w:instrText>
      </w:r>
      <w:r w:rsidR="001C1D6E">
        <w:fldChar w:fldCharType="separate"/>
      </w:r>
      <w:r w:rsidR="001C1D6E" w:rsidRPr="001C1D6E">
        <w:rPr>
          <w:noProof/>
        </w:rPr>
        <w:t>[9]</w:t>
      </w:r>
      <w:r w:rsidR="001C1D6E">
        <w:fldChar w:fldCharType="end"/>
      </w:r>
      <w:r w:rsidR="001C1D6E">
        <w:t xml:space="preserve"> library, to create a download link for the given log file. The last 20 lines of this logfile is then read and sent back down the line to the user with minor text processing.</w:t>
      </w:r>
    </w:p>
    <w:p w:rsidR="001C1D6E" w:rsidRDefault="001C1D6E" w:rsidP="00E62669">
      <w:r>
        <w:rPr>
          <w:noProof/>
          <w:lang w:eastAsia="en-GB"/>
        </w:rPr>
        <mc:AlternateContent>
          <mc:Choice Requires="wps">
            <w:drawing>
              <wp:anchor distT="45720" distB="45720" distL="114300" distR="114300" simplePos="0" relativeHeight="251700224" behindDoc="1" locked="0" layoutInCell="1" allowOverlap="1">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1C1D6E" w:rsidRDefault="001C1D6E">
                            <w:r>
                              <w:rPr>
                                <w:noProof/>
                                <w:lang w:eastAsia="en-GB"/>
                              </w:rPr>
                              <w:drawing>
                                <wp:inline distT="0" distB="0" distL="0" distR="0" wp14:anchorId="3EF63C94" wp14:editId="0A601ADE">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23230" cy="1611630"/>
                                          </a:xfrm>
                                          <a:prstGeom prst="rect">
                                            <a:avLst/>
                                          </a:prstGeom>
                                        </pic:spPr>
                                      </pic:pic>
                                    </a:graphicData>
                                  </a:graphic>
                                </wp:inline>
                              </w:drawing>
                            </w:r>
                          </w:p>
                          <w:p w:rsidR="001C1D6E" w:rsidRPr="00CB3C87" w:rsidRDefault="001C1D6E" w:rsidP="001C1D6E">
                            <w:pPr>
                              <w:pStyle w:val="Caption"/>
                              <w:rPr>
                                <w:noProof/>
                              </w:rPr>
                            </w:pPr>
                            <w:r>
                              <w:t xml:space="preserve">Figure </w:t>
                            </w:r>
                            <w:fldSimple w:instr=" SEQ Figure \* ARABIC ">
                              <w:r w:rsidR="006F6BD0">
                                <w:rPr>
                                  <w:noProof/>
                                </w:rPr>
                                <w:t>21</w:t>
                              </w:r>
                            </w:fldSimple>
                            <w:r>
                              <w:t xml:space="preserve"> - Example of server object traversal and simple log parsing</w:t>
                            </w:r>
                          </w:p>
                          <w:p w:rsidR="001C1D6E" w:rsidRDefault="001C1D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6" type="#_x0000_t202" style="position:absolute;margin-left:398.8pt;margin-top:80.65pt;width:450pt;height:159.75pt;z-index:-2516162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">
                <v:textbox>
                  <w:txbxContent>
                    <w:p w:rsidR="001C1D6E" w:rsidRDefault="001C1D6E">
                      <w:r>
                        <w:rPr>
                          <w:noProof/>
                          <w:lang w:eastAsia="en-GB"/>
                        </w:rPr>
                        <w:drawing>
                          <wp:inline distT="0" distB="0" distL="0" distR="0" wp14:anchorId="3EF63C94" wp14:editId="0A601ADE">
                            <wp:extent cx="5523230" cy="1611630"/>
                            <wp:effectExtent l="0" t="0" r="127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23230" cy="1611630"/>
                                    </a:xfrm>
                                    <a:prstGeom prst="rect">
                                      <a:avLst/>
                                    </a:prstGeom>
                                  </pic:spPr>
                                </pic:pic>
                              </a:graphicData>
                            </a:graphic>
                          </wp:inline>
                        </w:drawing>
                      </w:r>
                    </w:p>
                    <w:p w:rsidR="001C1D6E" w:rsidRPr="00CB3C87" w:rsidRDefault="001C1D6E" w:rsidP="001C1D6E">
                      <w:pPr>
                        <w:pStyle w:val="Caption"/>
                        <w:rPr>
                          <w:noProof/>
                        </w:rPr>
                      </w:pPr>
                      <w:r>
                        <w:t xml:space="preserve">Figure </w:t>
                      </w:r>
                      <w:r>
                        <w:fldChar w:fldCharType="begin"/>
                      </w:r>
                      <w:r>
                        <w:instrText xml:space="preserve"> SEQ Figure \* ARABIC </w:instrText>
                      </w:r>
                      <w:r>
                        <w:fldChar w:fldCharType="separate"/>
                      </w:r>
                      <w:r w:rsidR="006F6BD0">
                        <w:rPr>
                          <w:noProof/>
                        </w:rPr>
                        <w:t>21</w:t>
                      </w:r>
                      <w:r>
                        <w:fldChar w:fldCharType="end"/>
                      </w:r>
                      <w:r>
                        <w:t xml:space="preserve"> - Example of server object traversal and simple log parsing</w:t>
                      </w:r>
                    </w:p>
                    <w:p w:rsidR="001C1D6E" w:rsidRDefault="001C1D6E"/>
                  </w:txbxContent>
                </v:textbox>
                <w10:wrap type="topAndBottom" anchorx="margin"/>
              </v:shape>
            </w:pict>
          </mc:Fallback>
        </mc:AlternateContent>
      </w:r>
      <w:r>
        <w:t>It was at this point that it was realised that the plan for the Data Parsing module seemed fairly pointless. All text modification to this point has been fairly minor and in-line, and so it was decided that an extra module just to manage it would be extraneous. There is no reason why it could not be added later as an addition module, but for the sake of our application it did not seem necessary.</w:t>
      </w:r>
    </w:p>
    <w:p w:rsidR="001C1D6E" w:rsidRPr="00341E7A" w:rsidRDefault="001C1D6E" w:rsidP="00E62669">
      <w:r>
        <w:fldChar w:fldCharType="begin"/>
      </w:r>
      <w:r>
        <w:instrText xml:space="preserve"> REF _Ref480078059 \h </w:instrText>
      </w:r>
      <w:r>
        <w:fldChar w:fldCharType="separate"/>
      </w:r>
      <w:r>
        <w:t xml:space="preserve">Figure </w:t>
      </w:r>
      <w:r>
        <w:rPr>
          <w:noProof/>
        </w:rPr>
        <w:t>17</w:t>
      </w:r>
      <w:r>
        <w:fldChar w:fldCharType="end"/>
      </w:r>
      <w:r>
        <w:t xml:space="preserve"> shows an example of the log grabbing in action, though with a short error file. The application is able to parse the request into the application, the argument and the server, and traverse the Servers object to figure out which log the user is looking for, then use other information to download and show that log.</w:t>
      </w:r>
    </w:p>
    <w:p w:rsidR="002D2650" w:rsidRDefault="00E62669" w:rsidP="00341E7A">
      <w:pPr>
        <w:pStyle w:val="Heading3"/>
      </w:pPr>
      <w:r>
        <w:t>Automation</w:t>
      </w:r>
    </w:p>
    <w:p w:rsidR="001C1D6E" w:rsidRDefault="001C1D6E" w:rsidP="001C1D6E">
      <w:r>
        <w:t>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getFil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1C1D6E" w:rsidRDefault="001C1D6E" w:rsidP="001C1D6E">
      <w:r>
        <w:lastRenderedPageBreak/>
        <w:t>The ‘run’ function is fairly self-explanatory, but the format function has some interesting uses. Firstly it is important to note that our example use of the Intermittent Query module is to check the ‘auth’ logs on a Linux machine, which shows SSH connection attempts and uses of the ‘sudo’ command. The first interesting use is the ‘IP Whitelist’, which allows any IP addresses in the array without informing the user. This is useful, as the getFil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uninteresting logs, such as  removed sessions or disconnected sessions, as we are only interested in new or failed connections from IP addresses that aren’t our own.</w:t>
      </w:r>
    </w:p>
    <w:p w:rsidR="001C1D6E" w:rsidRPr="001C1D6E" w:rsidRDefault="001C1D6E" w:rsidP="001C1D6E">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fldChar w:fldCharType="separate"/>
      </w:r>
      <w:r>
        <w:t xml:space="preserve">Figure </w:t>
      </w:r>
      <w:r>
        <w:rPr>
          <w:noProof/>
        </w:rPr>
        <w:t>22</w:t>
      </w:r>
      <w:r>
        <w:fldChar w:fldCharType="end"/>
      </w:r>
      <w:r>
        <w:t>.</w:t>
      </w:r>
    </w:p>
    <w:p w:rsidR="001C1D6E" w:rsidRDefault="001C1D6E" w:rsidP="001C1D6E">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341E7A" w:rsidRDefault="001C1D6E" w:rsidP="001C1D6E">
      <w:pPr>
        <w:pStyle w:val="Caption"/>
      </w:pPr>
      <w:bookmarkStart w:id="23" w:name="_Ref480165521"/>
      <w:r>
        <w:t xml:space="preserve">Figure </w:t>
      </w:r>
      <w:fldSimple w:instr=" SEQ Figure \* ARABIC ">
        <w:r w:rsidR="006F6BD0">
          <w:rPr>
            <w:noProof/>
          </w:rPr>
          <w:t>22</w:t>
        </w:r>
      </w:fldSimple>
      <w:bookmarkEnd w:id="23"/>
      <w:r>
        <w:t xml:space="preserve"> - Split text regular expression with negative lookahead</w:t>
      </w:r>
    </w:p>
    <w:p w:rsidR="001C1D6E" w:rsidRPr="001C1D6E" w:rsidRDefault="001C1D6E" w:rsidP="001C1D6E">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E62669" w:rsidRDefault="001C1D6E" w:rsidP="00E62669">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1C1D6E" w:rsidRPr="001C1D6E" w:rsidRDefault="001C1D6E" w:rsidP="00E62669">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AC66B2" w:rsidRDefault="00AC66B2" w:rsidP="00AC66B2">
      <w:pPr>
        <w:pStyle w:val="Heading3"/>
      </w:pPr>
      <w:r>
        <w:t>Real World Example</w:t>
      </w:r>
    </w:p>
    <w:p w:rsidR="00AC66B2" w:rsidRDefault="00AC66B2" w:rsidP="00AC66B2">
      <w:r>
        <w:t>During our testing, we left the application online with our example intents running, and our Telegram conversation associated with the Auth alert. After a time, it was noticed that we were getting very persistent messages of failed login attempts which escalated to over a hundred times per minute, and it became obvious quickly that we were attempting to be bruteforced.</w:t>
      </w:r>
    </w:p>
    <w:p w:rsidR="00AC66B2" w:rsidRDefault="00AC66B2" w:rsidP="00AC66B2">
      <w:r>
        <w:t xml:space="preserve">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w:t>
      </w:r>
      <w:r>
        <w:lastRenderedPageBreak/>
        <w:t xml:space="preserve">configured on all </w:t>
      </w:r>
      <w:r w:rsidR="00583814">
        <w:t>their</w:t>
      </w:r>
      <w:r>
        <w:t xml:space="preserve"> devices, and </w:t>
      </w:r>
      <w:r w:rsidR="00583814">
        <w:t xml:space="preserve">they were </w:t>
      </w:r>
      <w:r>
        <w:t>quickly able to reconfigure the server to ban such attempts.</w:t>
      </w:r>
    </w:p>
    <w:p w:rsidR="00AC66B2" w:rsidRDefault="00AC66B2" w:rsidP="00AC66B2">
      <w:r>
        <w:rPr>
          <w:noProof/>
          <w:lang w:eastAsia="en-GB"/>
        </w:rPr>
        <mc:AlternateContent>
          <mc:Choice Requires="wps">
            <w:drawing>
              <wp:anchor distT="45720" distB="45720" distL="114300" distR="114300" simplePos="0" relativeHeight="251696128" behindDoc="0" locked="0" layoutInCell="1" allowOverlap="1">
                <wp:simplePos x="0" y="0"/>
                <wp:positionH relativeFrom="margin">
                  <wp:align>right</wp:align>
                </wp:positionH>
                <wp:positionV relativeFrom="paragraph">
                  <wp:posOffset>419735</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AC66B2" w:rsidRDefault="00AC66B2" w:rsidP="00AC66B2">
                            <w:pPr>
                              <w:jc w:val="center"/>
                            </w:pPr>
                            <w:r>
                              <w:rPr>
                                <w:noProof/>
                                <w:lang w:eastAsia="en-GB"/>
                              </w:rPr>
                              <w:drawing>
                                <wp:inline distT="0" distB="0" distL="0" distR="0">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AC66B2" w:rsidRPr="00720B9D" w:rsidRDefault="00AC66B2" w:rsidP="00AC66B2">
                            <w:pPr>
                              <w:pStyle w:val="Caption"/>
                              <w:rPr>
                                <w:noProof/>
                              </w:rPr>
                            </w:pPr>
                            <w:bookmarkStart w:id="24" w:name="_Ref480156486"/>
                            <w:r>
                              <w:t xml:space="preserve">Figure </w:t>
                            </w:r>
                            <w:fldSimple w:instr=" SEQ Figure \* ARABIC ">
                              <w:r w:rsidR="006F6BD0">
                                <w:rPr>
                                  <w:noProof/>
                                </w:rPr>
                                <w:t>23</w:t>
                              </w:r>
                            </w:fldSimple>
                            <w:bookmarkEnd w:id="24"/>
                            <w:r>
                              <w:t xml:space="preserve"> - Real bruteforce attack example output</w:t>
                            </w:r>
                          </w:p>
                          <w:p w:rsidR="00AC66B2" w:rsidRDefault="00AC66B2" w:rsidP="00AC66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margin-left:398.95pt;margin-top:33.05pt;width:450.15pt;height:342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">
                <v:textbox>
                  <w:txbxContent>
                    <w:p w:rsidR="00AC66B2" w:rsidRDefault="00AC66B2" w:rsidP="00AC66B2">
                      <w:pPr>
                        <w:jc w:val="center"/>
                      </w:pPr>
                      <w:r>
                        <w:rPr>
                          <w:noProof/>
                          <w:lang w:eastAsia="en-GB"/>
                        </w:rPr>
                        <w:drawing>
                          <wp:inline distT="0" distB="0" distL="0" distR="0">
                            <wp:extent cx="3610156" cy="3933825"/>
                            <wp:effectExtent l="0" t="0" r="952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AC66B2" w:rsidRPr="00720B9D" w:rsidRDefault="00AC66B2" w:rsidP="00AC66B2">
                      <w:pPr>
                        <w:pStyle w:val="Caption"/>
                        <w:rPr>
                          <w:noProof/>
                        </w:rPr>
                      </w:pPr>
                      <w:bookmarkStart w:id="46" w:name="_Ref480156486"/>
                      <w:r>
                        <w:t xml:space="preserve">Figure </w:t>
                      </w:r>
                      <w:r>
                        <w:fldChar w:fldCharType="begin"/>
                      </w:r>
                      <w:r>
                        <w:instrText xml:space="preserve"> SEQ Figure \* ARABIC </w:instrText>
                      </w:r>
                      <w:r>
                        <w:fldChar w:fldCharType="separate"/>
                      </w:r>
                      <w:r w:rsidR="006F6BD0">
                        <w:rPr>
                          <w:noProof/>
                        </w:rPr>
                        <w:t>23</w:t>
                      </w:r>
                      <w:r>
                        <w:fldChar w:fldCharType="end"/>
                      </w:r>
                      <w:bookmarkEnd w:id="46"/>
                      <w:r>
                        <w:t xml:space="preserve"> - Real </w:t>
                      </w:r>
                      <w:proofErr w:type="spellStart"/>
                      <w:r>
                        <w:t>bruteforce</w:t>
                      </w:r>
                      <w:proofErr w:type="spellEnd"/>
                      <w:r>
                        <w:t xml:space="preserve"> attack example output</w:t>
                      </w:r>
                    </w:p>
                    <w:p w:rsidR="00AC66B2" w:rsidRDefault="00AC66B2" w:rsidP="00AC66B2"/>
                  </w:txbxContent>
                </v:textbox>
                <w10:wrap type="topAndBottom" anchorx="margin"/>
              </v:shape>
            </w:pict>
          </mc:Fallback>
        </mc:AlternateContent>
      </w:r>
      <w:r>
        <w:t xml:space="preserve">An example </w:t>
      </w:r>
      <w:r w:rsidR="002264D6">
        <w:t>message</w:t>
      </w:r>
      <w:r>
        <w:t xml:space="preserve"> from the program during this time is shown in </w:t>
      </w:r>
      <w:r>
        <w:fldChar w:fldCharType="begin"/>
      </w:r>
      <w:r>
        <w:instrText xml:space="preserve"> REF _Ref480156486 \h </w:instrText>
      </w:r>
      <w:r>
        <w:fldChar w:fldCharType="separate"/>
      </w:r>
      <w:r>
        <w:t xml:space="preserve">Figure </w:t>
      </w:r>
      <w:r>
        <w:rPr>
          <w:noProof/>
        </w:rPr>
        <w:t>20</w:t>
      </w:r>
      <w:r>
        <w:fldChar w:fldCharType="end"/>
      </w:r>
      <w:r>
        <w:t>, with IP addresses blanked.</w:t>
      </w:r>
    </w:p>
    <w:p w:rsidR="00AC66B2" w:rsidRPr="00AC66B2" w:rsidRDefault="00AC66B2" w:rsidP="00AC66B2"/>
    <w:p w:rsidR="0093245C" w:rsidRDefault="0093245C" w:rsidP="0093245C">
      <w:pPr>
        <w:pStyle w:val="Heading2"/>
      </w:pPr>
      <w:r>
        <w:t>Securing the Software</w:t>
      </w:r>
    </w:p>
    <w:p w:rsidR="003F4991" w:rsidRDefault="001C1D6E" w:rsidP="006203BC">
      <w:r>
        <w:rPr>
          <w:noProof/>
          <w:lang w:eastAsia="en-GB"/>
        </w:rPr>
        <mc:AlternateContent>
          <mc:Choice Requires="wps">
            <w:drawing>
              <wp:anchor distT="45720" distB="45720" distL="114300" distR="114300" simplePos="0" relativeHeight="251702272" behindDoc="0" locked="0" layoutInCell="1" allowOverlap="1">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1C1D6E" w:rsidRDefault="001C1D6E">
                            <w:r>
                              <w:rPr>
                                <w:noProof/>
                                <w:lang w:eastAsia="en-GB"/>
                              </w:rPr>
                              <w:drawing>
                                <wp:inline distT="0" distB="0" distL="0" distR="0">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1C1D6E" w:rsidRPr="00017F88" w:rsidRDefault="001C1D6E" w:rsidP="001C1D6E">
                            <w:pPr>
                              <w:pStyle w:val="Caption"/>
                              <w:rPr>
                                <w:noProof/>
                              </w:rPr>
                            </w:pPr>
                            <w:bookmarkStart w:id="25" w:name="_Ref480166365"/>
                            <w:r>
                              <w:t xml:space="preserve">Figure </w:t>
                            </w:r>
                            <w:fldSimple w:instr=" SEQ Figure \* ARABIC ">
                              <w:r w:rsidR="006F6BD0">
                                <w:rPr>
                                  <w:noProof/>
                                </w:rPr>
                                <w:t>24</w:t>
                              </w:r>
                            </w:fldSimple>
                            <w:bookmarkEnd w:id="25"/>
                            <w:r>
                              <w:t xml:space="preserve"> - User failing to authenticate with the bot</w:t>
                            </w:r>
                          </w:p>
                          <w:p w:rsidR="001C1D6E" w:rsidRDefault="001C1D6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398.8pt;margin-top:109.5pt;width:450pt;height:129pt;z-index:2517022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">
                <v:textbox>
                  <w:txbxContent>
                    <w:p w:rsidR="001C1D6E" w:rsidRDefault="001C1D6E">
                      <w:r>
                        <w:rPr>
                          <w:noProof/>
                          <w:lang w:eastAsia="en-GB"/>
                        </w:rPr>
                        <w:drawing>
                          <wp:inline distT="0" distB="0" distL="0" distR="0">
                            <wp:extent cx="4695825" cy="12954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1C1D6E" w:rsidRPr="00017F88" w:rsidRDefault="001C1D6E" w:rsidP="001C1D6E">
                      <w:pPr>
                        <w:pStyle w:val="Caption"/>
                        <w:rPr>
                          <w:noProof/>
                        </w:rPr>
                      </w:pPr>
                      <w:bookmarkStart w:id="48" w:name="_Ref480166365"/>
                      <w:r>
                        <w:t xml:space="preserve">Figure </w:t>
                      </w:r>
                      <w:r>
                        <w:fldChar w:fldCharType="begin"/>
                      </w:r>
                      <w:r>
                        <w:instrText xml:space="preserve"> SEQ Figure \* ARABIC </w:instrText>
                      </w:r>
                      <w:r>
                        <w:fldChar w:fldCharType="separate"/>
                      </w:r>
                      <w:r w:rsidR="006F6BD0">
                        <w:rPr>
                          <w:noProof/>
                        </w:rPr>
                        <w:t>24</w:t>
                      </w:r>
                      <w:r>
                        <w:fldChar w:fldCharType="end"/>
                      </w:r>
                      <w:bookmarkEnd w:id="48"/>
                      <w:r>
                        <w:t xml:space="preserve"> - User failing to authenticate with the bot</w:t>
                      </w:r>
                    </w:p>
                    <w:p w:rsidR="001C1D6E" w:rsidRDefault="001C1D6E"/>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fin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fldChar w:fldCharType="separate"/>
      </w:r>
      <w:r>
        <w:t xml:space="preserve">Figure </w:t>
      </w:r>
      <w:r>
        <w:rPr>
          <w:noProof/>
        </w:rPr>
        <w:t>24</w:t>
      </w:r>
      <w:r>
        <w:fldChar w:fldCharType="end"/>
      </w:r>
      <w:r>
        <w:t>.</w:t>
      </w:r>
    </w:p>
    <w:p w:rsidR="003C4EBC" w:rsidRDefault="002A7BE2" w:rsidP="006203BC">
      <w:r>
        <w:rPr>
          <w:noProof/>
          <w:lang w:eastAsia="en-GB"/>
        </w:rPr>
        <w:lastRenderedPageBreak/>
        <mc:AlternateContent>
          <mc:Choice Requires="wps">
            <w:drawing>
              <wp:anchor distT="45720" distB="45720" distL="114300" distR="114300" simplePos="0" relativeHeight="251704320" behindDoc="0" locked="0" layoutInCell="1" allowOverlap="1">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2A7BE2" w:rsidRDefault="002A7BE2" w:rsidP="002A7BE2">
                            <w:pPr>
                              <w:jc w:val="center"/>
                            </w:pPr>
                            <w:r>
                              <w:rPr>
                                <w:noProof/>
                                <w:lang w:eastAsia="en-GB"/>
                              </w:rPr>
                              <w:drawing>
                                <wp:inline distT="0" distB="0" distL="0" distR="0" wp14:anchorId="1C126194" wp14:editId="55480613">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88995" cy="4109720"/>
                                          </a:xfrm>
                                          <a:prstGeom prst="rect">
                                            <a:avLst/>
                                          </a:prstGeom>
                                        </pic:spPr>
                                      </pic:pic>
                                    </a:graphicData>
                                  </a:graphic>
                                </wp:inline>
                              </w:drawing>
                            </w:r>
                          </w:p>
                          <w:p w:rsidR="002A7BE2" w:rsidRDefault="002A7BE2" w:rsidP="002A7BE2">
                            <w:pPr>
                              <w:pStyle w:val="Caption"/>
                              <w:rPr>
                                <w:noProof/>
                              </w:rPr>
                            </w:pPr>
                            <w:bookmarkStart w:id="26" w:name="_Ref480236131"/>
                            <w:r>
                              <w:t xml:space="preserve">Figure </w:t>
                            </w:r>
                            <w:fldSimple w:instr=" SEQ Figure \* ARABIC ">
                              <w:r w:rsidR="006F6BD0">
                                <w:rPr>
                                  <w:noProof/>
                                </w:rPr>
                                <w:t>25</w:t>
                              </w:r>
                            </w:fldSimple>
                            <w:bookmarkEnd w:id="26"/>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margin-left:398.8pt;margin-top:66pt;width:450pt;height:351pt;z-index:251704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">
                <v:textbox>
                  <w:txbxContent>
                    <w:p w:rsidR="002A7BE2" w:rsidRDefault="002A7BE2" w:rsidP="002A7BE2">
                      <w:pPr>
                        <w:jc w:val="center"/>
                      </w:pPr>
                      <w:r>
                        <w:rPr>
                          <w:noProof/>
                          <w:lang w:eastAsia="en-GB"/>
                        </w:rPr>
                        <w:drawing>
                          <wp:inline distT="0" distB="0" distL="0" distR="0" wp14:anchorId="1C126194" wp14:editId="55480613">
                            <wp:extent cx="3388995" cy="4109720"/>
                            <wp:effectExtent l="0" t="0" r="1905" b="508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88995" cy="4109720"/>
                                    </a:xfrm>
                                    <a:prstGeom prst="rect">
                                      <a:avLst/>
                                    </a:prstGeom>
                                  </pic:spPr>
                                </pic:pic>
                              </a:graphicData>
                            </a:graphic>
                          </wp:inline>
                        </w:drawing>
                      </w:r>
                    </w:p>
                    <w:p w:rsidR="002A7BE2" w:rsidRDefault="002A7BE2" w:rsidP="002A7BE2">
                      <w:pPr>
                        <w:pStyle w:val="Caption"/>
                        <w:rPr>
                          <w:noProof/>
                        </w:rPr>
                      </w:pPr>
                      <w:bookmarkStart w:id="50" w:name="_Ref480236131"/>
                      <w:r>
                        <w:t xml:space="preserve">Figure </w:t>
                      </w:r>
                      <w:r>
                        <w:fldChar w:fldCharType="begin"/>
                      </w:r>
                      <w:r>
                        <w:instrText xml:space="preserve"> SEQ Figure \* ARABIC </w:instrText>
                      </w:r>
                      <w:r>
                        <w:fldChar w:fldCharType="separate"/>
                      </w:r>
                      <w:r w:rsidR="006F6BD0">
                        <w:rPr>
                          <w:noProof/>
                        </w:rPr>
                        <w:t>25</w:t>
                      </w:r>
                      <w:r>
                        <w:fldChar w:fldCharType="end"/>
                      </w:r>
                      <w:bookmarkEnd w:id="50"/>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fldChar w:fldCharType="separate"/>
      </w:r>
      <w:r>
        <w:t xml:space="preserve">Figure </w:t>
      </w:r>
      <w:r>
        <w:rPr>
          <w:noProof/>
        </w:rPr>
        <w:t>25</w:t>
      </w:r>
      <w:r>
        <w:fldChar w:fldCharType="end"/>
      </w:r>
      <w:r>
        <w:t>. Some modules are intentionally missing or have been modified from their original design, most of which is explained in the above section but will also be touched on in final overview of the project.</w:t>
      </w:r>
    </w:p>
    <w:p w:rsidR="003F4991" w:rsidRDefault="003F4991" w:rsidP="003F4991">
      <w:pPr>
        <w:pStyle w:val="Heading2"/>
      </w:pPr>
      <w:r>
        <w:t>Testing</w:t>
      </w:r>
    </w:p>
    <w:p w:rsidR="004757BF" w:rsidRDefault="004757BF" w:rsidP="003F4991">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3F4991" w:rsidRDefault="004757BF" w:rsidP="004757BF">
      <w:pPr>
        <w:pStyle w:val="ListParagraph"/>
        <w:numPr>
          <w:ilvl w:val="0"/>
          <w:numId w:val="2"/>
        </w:numPr>
      </w:pPr>
      <w:r>
        <w:t>Try three different ways of calling each intent and making sure that it picks the right intent, to test the LUIS portion of the application</w:t>
      </w:r>
    </w:p>
    <w:p w:rsidR="004757BF" w:rsidRDefault="004757BF" w:rsidP="004757BF">
      <w:pPr>
        <w:pStyle w:val="ListParagraph"/>
        <w:numPr>
          <w:ilvl w:val="0"/>
          <w:numId w:val="2"/>
        </w:numPr>
      </w:pPr>
      <w:r>
        <w:t>Try three different requests for each intent, to ensure the application is handling requests properly when a correct intent is chosen.</w:t>
      </w:r>
    </w:p>
    <w:p w:rsidR="004757BF" w:rsidRDefault="004757BF" w:rsidP="004757BF">
      <w:pPr>
        <w:pStyle w:val="ListParagraph"/>
        <w:numPr>
          <w:ilvl w:val="0"/>
          <w:numId w:val="2"/>
        </w:numPr>
      </w:pPr>
      <w:r>
        <w:t>Try several bogus requests, to ensure the application is handling non-intents.</w:t>
      </w:r>
      <w:r w:rsidR="00B32C52">
        <w:t xml:space="preserve"> This will be combined with 2. to create an application testing sheet.</w:t>
      </w:r>
    </w:p>
    <w:p w:rsidR="004757BF" w:rsidRDefault="00B32C52" w:rsidP="004757BF">
      <w:r>
        <w:t>The full results of this can be seen in the appendix, under ‘Tests’, but while the application succeeded in most tests, and even succeeded in some tests that were designed to fail due to LUIS’ being able to make fairly good assumptions at intents, there were also a few failures due to oversights in the code or when training.</w:t>
      </w:r>
    </w:p>
    <w:p w:rsidR="00FB23E9" w:rsidRDefault="00FB23E9" w:rsidP="004757BF">
      <w:r>
        <w:t>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w:t>
      </w:r>
      <w:r w:rsidR="006F6BD0">
        <w:t xml:space="preserve"> A simple </w:t>
      </w:r>
      <w:r w:rsidR="006F6BD0">
        <w:lastRenderedPageBreak/>
        <w:t xml:space="preserve">layout was chosen for both, Showing the test number, what the test is, the content of the message sent to the application, the expected and actual outcome and any notes. A few examples are shown in </w:t>
      </w:r>
      <w:r w:rsidR="006F6BD0">
        <w:fldChar w:fldCharType="begin"/>
      </w:r>
      <w:r w:rsidR="006F6BD0">
        <w:instrText xml:space="preserve"> REF _Ref480243757 \h </w:instrText>
      </w:r>
      <w:r w:rsidR="006F6BD0">
        <w:fldChar w:fldCharType="separate"/>
      </w:r>
      <w:r w:rsidR="006F6BD0">
        <w:t xml:space="preserve">Figure </w:t>
      </w:r>
      <w:r w:rsidR="006F6BD0">
        <w:rPr>
          <w:noProof/>
        </w:rPr>
        <w:t>26</w:t>
      </w:r>
      <w:r w:rsidR="006F6BD0">
        <w:fldChar w:fldCharType="end"/>
      </w:r>
      <w:r w:rsidR="006F6BD0">
        <w:t xml:space="preserve"> of the test</w:t>
      </w:r>
      <w:r w:rsidR="005F2C34">
        <w:t>s</w:t>
      </w:r>
      <w:r w:rsidR="006F6BD0">
        <w:t xml:space="preserve"> and the rest can be seen in the appendix.</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6F6BD0" w:rsidRPr="006F6BD0" w:rsidTr="006F6BD0">
        <w:trPr>
          <w:trHeight w:val="300"/>
        </w:trPr>
        <w:tc>
          <w:tcPr>
            <w:tcW w:w="417" w:type="dxa"/>
            <w:noWrap/>
            <w:hideMark/>
          </w:tcPr>
          <w:p w:rsidR="006F6BD0" w:rsidRPr="006F6BD0" w:rsidRDefault="006F6BD0">
            <w:pPr>
              <w:rPr>
                <w:b/>
                <w:bCs/>
              </w:rPr>
            </w:pPr>
            <w:r>
              <w:rPr>
                <w:b/>
                <w:bCs/>
              </w:rPr>
              <w:t>#</w:t>
            </w:r>
          </w:p>
        </w:tc>
        <w:tc>
          <w:tcPr>
            <w:tcW w:w="2409" w:type="dxa"/>
            <w:noWrap/>
            <w:hideMark/>
          </w:tcPr>
          <w:p w:rsidR="006F6BD0" w:rsidRPr="006F6BD0" w:rsidRDefault="006F6BD0">
            <w:pPr>
              <w:rPr>
                <w:b/>
                <w:bCs/>
              </w:rPr>
            </w:pPr>
            <w:r w:rsidRPr="006F6BD0">
              <w:rPr>
                <w:b/>
                <w:bCs/>
              </w:rPr>
              <w:t>Test</w:t>
            </w:r>
          </w:p>
        </w:tc>
        <w:tc>
          <w:tcPr>
            <w:tcW w:w="1324" w:type="dxa"/>
            <w:noWrap/>
            <w:hideMark/>
          </w:tcPr>
          <w:p w:rsidR="006F6BD0" w:rsidRPr="006F6BD0" w:rsidRDefault="006F6BD0">
            <w:pPr>
              <w:rPr>
                <w:b/>
                <w:bCs/>
              </w:rPr>
            </w:pPr>
            <w:r w:rsidRPr="006F6BD0">
              <w:rPr>
                <w:b/>
                <w:bCs/>
              </w:rPr>
              <w:t>Expected Outcome</w:t>
            </w:r>
          </w:p>
        </w:tc>
        <w:tc>
          <w:tcPr>
            <w:tcW w:w="1059" w:type="dxa"/>
            <w:noWrap/>
            <w:hideMark/>
          </w:tcPr>
          <w:p w:rsidR="006F6BD0" w:rsidRPr="006F6BD0" w:rsidRDefault="006F6BD0">
            <w:pPr>
              <w:rPr>
                <w:b/>
                <w:bCs/>
              </w:rPr>
            </w:pPr>
            <w:r w:rsidRPr="006F6BD0">
              <w:rPr>
                <w:b/>
                <w:bCs/>
              </w:rPr>
              <w:t>Actual Outcome</w:t>
            </w:r>
          </w:p>
        </w:tc>
        <w:tc>
          <w:tcPr>
            <w:tcW w:w="1961" w:type="dxa"/>
            <w:noWrap/>
            <w:hideMark/>
          </w:tcPr>
          <w:p w:rsidR="006F6BD0" w:rsidRPr="006F6BD0" w:rsidRDefault="006F6BD0">
            <w:pPr>
              <w:rPr>
                <w:b/>
                <w:bCs/>
              </w:rPr>
            </w:pPr>
            <w:r w:rsidRPr="006F6BD0">
              <w:rPr>
                <w:b/>
                <w:bCs/>
              </w:rPr>
              <w:t>Message Content</w:t>
            </w:r>
          </w:p>
        </w:tc>
        <w:tc>
          <w:tcPr>
            <w:tcW w:w="1846" w:type="dxa"/>
            <w:noWrap/>
            <w:hideMark/>
          </w:tcPr>
          <w:p w:rsidR="006F6BD0" w:rsidRPr="006F6BD0" w:rsidRDefault="006F6BD0">
            <w:pPr>
              <w:rPr>
                <w:b/>
                <w:bCs/>
              </w:rPr>
            </w:pPr>
            <w:r w:rsidRPr="006F6BD0">
              <w:rPr>
                <w:b/>
                <w:bCs/>
              </w:rPr>
              <w:t>Notes</w:t>
            </w:r>
          </w:p>
        </w:tc>
      </w:tr>
      <w:tr w:rsidR="006F6BD0" w:rsidRPr="006F6BD0" w:rsidTr="006F6BD0">
        <w:trPr>
          <w:trHeight w:val="300"/>
        </w:trPr>
        <w:tc>
          <w:tcPr>
            <w:tcW w:w="417" w:type="dxa"/>
            <w:noWrap/>
            <w:hideMark/>
          </w:tcPr>
          <w:p w:rsidR="006F6BD0" w:rsidRPr="006F6BD0" w:rsidRDefault="006F6BD0" w:rsidP="006F6BD0">
            <w:r w:rsidRPr="006F6BD0">
              <w:t>1</w:t>
            </w:r>
          </w:p>
        </w:tc>
        <w:tc>
          <w:tcPr>
            <w:tcW w:w="2409" w:type="dxa"/>
            <w:noWrap/>
            <w:hideMark/>
          </w:tcPr>
          <w:p w:rsidR="006F6BD0" w:rsidRPr="006F6BD0" w:rsidRDefault="006F6BD0">
            <w:r w:rsidRPr="006F6BD0">
              <w:t>Application handles 'version' intent correctly</w:t>
            </w:r>
          </w:p>
        </w:tc>
        <w:tc>
          <w:tcPr>
            <w:tcW w:w="1324" w:type="dxa"/>
            <w:noWrap/>
            <w:hideMark/>
          </w:tcPr>
          <w:p w:rsidR="006F6BD0" w:rsidRPr="006F6BD0" w:rsidRDefault="006F6BD0">
            <w:r w:rsidRPr="006F6BD0">
              <w:t>Pass</w:t>
            </w:r>
          </w:p>
        </w:tc>
        <w:tc>
          <w:tcPr>
            <w:tcW w:w="1059" w:type="dxa"/>
            <w:noWrap/>
            <w:hideMark/>
          </w:tcPr>
          <w:p w:rsidR="006F6BD0" w:rsidRPr="006F6BD0" w:rsidRDefault="006F6BD0">
            <w:r w:rsidRPr="006F6BD0">
              <w:t>Pass</w:t>
            </w:r>
          </w:p>
        </w:tc>
        <w:tc>
          <w:tcPr>
            <w:tcW w:w="1961" w:type="dxa"/>
            <w:noWrap/>
            <w:hideMark/>
          </w:tcPr>
          <w:p w:rsidR="006F6BD0" w:rsidRPr="006F6BD0" w:rsidRDefault="006F6BD0">
            <w:r w:rsidRPr="006F6BD0">
              <w:t>"Version"</w:t>
            </w:r>
          </w:p>
        </w:tc>
        <w:tc>
          <w:tcPr>
            <w:tcW w:w="1846" w:type="dxa"/>
            <w:hideMark/>
          </w:tcPr>
          <w:p w:rsidR="006F6BD0" w:rsidRPr="006F6BD0" w:rsidRDefault="006F6BD0"/>
        </w:tc>
      </w:tr>
      <w:tr w:rsidR="006F6BD0" w:rsidRPr="006F6BD0" w:rsidTr="006F6BD0">
        <w:trPr>
          <w:trHeight w:val="300"/>
        </w:trPr>
        <w:tc>
          <w:tcPr>
            <w:tcW w:w="417" w:type="dxa"/>
            <w:noWrap/>
            <w:hideMark/>
          </w:tcPr>
          <w:p w:rsidR="006F6BD0" w:rsidRPr="006F6BD0" w:rsidRDefault="006F6BD0" w:rsidP="006F6BD0">
            <w:r w:rsidRPr="006F6BD0">
              <w:t>2</w:t>
            </w:r>
          </w:p>
        </w:tc>
        <w:tc>
          <w:tcPr>
            <w:tcW w:w="2409" w:type="dxa"/>
            <w:noWrap/>
            <w:hideMark/>
          </w:tcPr>
          <w:p w:rsidR="006F6BD0" w:rsidRPr="006F6BD0" w:rsidRDefault="006F6BD0">
            <w:r w:rsidRPr="006F6BD0">
              <w:t>Application handles 'version' intent correctly</w:t>
            </w:r>
          </w:p>
        </w:tc>
        <w:tc>
          <w:tcPr>
            <w:tcW w:w="1324" w:type="dxa"/>
            <w:noWrap/>
            <w:hideMark/>
          </w:tcPr>
          <w:p w:rsidR="006F6BD0" w:rsidRPr="006F6BD0" w:rsidRDefault="006F6BD0">
            <w:r w:rsidRPr="006F6BD0">
              <w:t>Pass</w:t>
            </w:r>
          </w:p>
        </w:tc>
        <w:tc>
          <w:tcPr>
            <w:tcW w:w="1059" w:type="dxa"/>
            <w:noWrap/>
            <w:hideMark/>
          </w:tcPr>
          <w:p w:rsidR="006F6BD0" w:rsidRPr="006F6BD0" w:rsidRDefault="006F6BD0">
            <w:r w:rsidRPr="006F6BD0">
              <w:t>Pass</w:t>
            </w:r>
          </w:p>
        </w:tc>
        <w:tc>
          <w:tcPr>
            <w:tcW w:w="1961" w:type="dxa"/>
            <w:noWrap/>
            <w:hideMark/>
          </w:tcPr>
          <w:p w:rsidR="006F6BD0" w:rsidRPr="006F6BD0" w:rsidRDefault="006F6BD0">
            <w:r w:rsidRPr="006F6BD0">
              <w:t>"What is your version"</w:t>
            </w:r>
          </w:p>
        </w:tc>
        <w:tc>
          <w:tcPr>
            <w:tcW w:w="1846" w:type="dxa"/>
            <w:hideMark/>
          </w:tcPr>
          <w:p w:rsidR="006F6BD0" w:rsidRPr="006F6BD0" w:rsidRDefault="006F6BD0"/>
        </w:tc>
      </w:tr>
      <w:tr w:rsidR="006F6BD0" w:rsidRPr="006F6BD0" w:rsidTr="006F6BD0">
        <w:trPr>
          <w:trHeight w:val="300"/>
        </w:trPr>
        <w:tc>
          <w:tcPr>
            <w:tcW w:w="417" w:type="dxa"/>
            <w:noWrap/>
            <w:hideMark/>
          </w:tcPr>
          <w:p w:rsidR="006F6BD0" w:rsidRPr="006F6BD0" w:rsidRDefault="006F6BD0" w:rsidP="006F6BD0">
            <w:r w:rsidRPr="006F6BD0">
              <w:t>3</w:t>
            </w:r>
          </w:p>
        </w:tc>
        <w:tc>
          <w:tcPr>
            <w:tcW w:w="2409" w:type="dxa"/>
            <w:noWrap/>
            <w:hideMark/>
          </w:tcPr>
          <w:p w:rsidR="006F6BD0" w:rsidRPr="006F6BD0" w:rsidRDefault="006F6BD0">
            <w:r w:rsidRPr="006F6BD0">
              <w:t>Application handles 'version' intent correctly</w:t>
            </w:r>
          </w:p>
        </w:tc>
        <w:tc>
          <w:tcPr>
            <w:tcW w:w="1324" w:type="dxa"/>
            <w:noWrap/>
            <w:hideMark/>
          </w:tcPr>
          <w:p w:rsidR="006F6BD0" w:rsidRPr="006F6BD0" w:rsidRDefault="006F6BD0">
            <w:r w:rsidRPr="006F6BD0">
              <w:t>Pass</w:t>
            </w:r>
          </w:p>
        </w:tc>
        <w:tc>
          <w:tcPr>
            <w:tcW w:w="1059" w:type="dxa"/>
            <w:noWrap/>
            <w:hideMark/>
          </w:tcPr>
          <w:p w:rsidR="006F6BD0" w:rsidRPr="006F6BD0" w:rsidRDefault="006F6BD0">
            <w:r w:rsidRPr="006F6BD0">
              <w:t>Pass</w:t>
            </w:r>
          </w:p>
        </w:tc>
        <w:tc>
          <w:tcPr>
            <w:tcW w:w="1961" w:type="dxa"/>
            <w:noWrap/>
            <w:hideMark/>
          </w:tcPr>
          <w:p w:rsidR="006F6BD0" w:rsidRPr="006F6BD0" w:rsidRDefault="006F6BD0">
            <w:r w:rsidRPr="006F6BD0">
              <w:t>"What version number are you at?"</w:t>
            </w:r>
          </w:p>
        </w:tc>
        <w:tc>
          <w:tcPr>
            <w:tcW w:w="1846" w:type="dxa"/>
            <w:hideMark/>
          </w:tcPr>
          <w:p w:rsidR="006F6BD0" w:rsidRPr="006F6BD0" w:rsidRDefault="006F6BD0"/>
        </w:tc>
      </w:tr>
      <w:tr w:rsidR="006F6BD0" w:rsidRPr="006F6BD0" w:rsidTr="006F6BD0">
        <w:trPr>
          <w:trHeight w:val="300"/>
        </w:trPr>
        <w:tc>
          <w:tcPr>
            <w:tcW w:w="417" w:type="dxa"/>
            <w:noWrap/>
            <w:hideMark/>
          </w:tcPr>
          <w:p w:rsidR="006F6BD0" w:rsidRPr="006F6BD0" w:rsidRDefault="006F6BD0" w:rsidP="006F6BD0">
            <w:r w:rsidRPr="006F6BD0">
              <w:t>4</w:t>
            </w:r>
          </w:p>
        </w:tc>
        <w:tc>
          <w:tcPr>
            <w:tcW w:w="2409" w:type="dxa"/>
            <w:noWrap/>
            <w:hideMark/>
          </w:tcPr>
          <w:p w:rsidR="006F6BD0" w:rsidRPr="006F6BD0" w:rsidRDefault="006F6BD0">
            <w:r w:rsidRPr="006F6BD0">
              <w:t>Application handles 'help' intent correctly</w:t>
            </w:r>
          </w:p>
        </w:tc>
        <w:tc>
          <w:tcPr>
            <w:tcW w:w="1324" w:type="dxa"/>
            <w:noWrap/>
            <w:hideMark/>
          </w:tcPr>
          <w:p w:rsidR="006F6BD0" w:rsidRPr="006F6BD0" w:rsidRDefault="006F6BD0">
            <w:r w:rsidRPr="006F6BD0">
              <w:t>Pass</w:t>
            </w:r>
          </w:p>
        </w:tc>
        <w:tc>
          <w:tcPr>
            <w:tcW w:w="1059" w:type="dxa"/>
            <w:noWrap/>
            <w:hideMark/>
          </w:tcPr>
          <w:p w:rsidR="006F6BD0" w:rsidRPr="006F6BD0" w:rsidRDefault="006F6BD0">
            <w:r w:rsidRPr="006F6BD0">
              <w:t>Pass</w:t>
            </w:r>
          </w:p>
        </w:tc>
        <w:tc>
          <w:tcPr>
            <w:tcW w:w="1961" w:type="dxa"/>
            <w:noWrap/>
            <w:hideMark/>
          </w:tcPr>
          <w:p w:rsidR="006F6BD0" w:rsidRPr="006F6BD0" w:rsidRDefault="006F6BD0">
            <w:r w:rsidRPr="006F6BD0">
              <w:t>"Help"</w:t>
            </w:r>
          </w:p>
        </w:tc>
        <w:tc>
          <w:tcPr>
            <w:tcW w:w="1846" w:type="dxa"/>
            <w:hideMark/>
          </w:tcPr>
          <w:p w:rsidR="006F6BD0" w:rsidRPr="006F6BD0" w:rsidRDefault="006F6BD0"/>
        </w:tc>
      </w:tr>
      <w:tr w:rsidR="006F6BD0" w:rsidRPr="006F6BD0" w:rsidTr="006F6BD0">
        <w:trPr>
          <w:trHeight w:val="300"/>
        </w:trPr>
        <w:tc>
          <w:tcPr>
            <w:tcW w:w="417" w:type="dxa"/>
            <w:noWrap/>
            <w:hideMark/>
          </w:tcPr>
          <w:p w:rsidR="006F6BD0" w:rsidRPr="006F6BD0" w:rsidRDefault="006F6BD0" w:rsidP="006F6BD0">
            <w:r w:rsidRPr="006F6BD0">
              <w:t>5</w:t>
            </w:r>
          </w:p>
        </w:tc>
        <w:tc>
          <w:tcPr>
            <w:tcW w:w="2409" w:type="dxa"/>
            <w:noWrap/>
            <w:hideMark/>
          </w:tcPr>
          <w:p w:rsidR="006F6BD0" w:rsidRPr="006F6BD0" w:rsidRDefault="006F6BD0">
            <w:r w:rsidRPr="006F6BD0">
              <w:t>Application handles 'help' intent correctly</w:t>
            </w:r>
          </w:p>
        </w:tc>
        <w:tc>
          <w:tcPr>
            <w:tcW w:w="1324" w:type="dxa"/>
            <w:noWrap/>
            <w:hideMark/>
          </w:tcPr>
          <w:p w:rsidR="006F6BD0" w:rsidRPr="006F6BD0" w:rsidRDefault="006F6BD0">
            <w:r w:rsidRPr="006F6BD0">
              <w:t>Pass</w:t>
            </w:r>
          </w:p>
        </w:tc>
        <w:tc>
          <w:tcPr>
            <w:tcW w:w="1059" w:type="dxa"/>
            <w:noWrap/>
            <w:hideMark/>
          </w:tcPr>
          <w:p w:rsidR="006F6BD0" w:rsidRPr="006F6BD0" w:rsidRDefault="006F6BD0">
            <w:r w:rsidRPr="006F6BD0">
              <w:t>Pass</w:t>
            </w:r>
          </w:p>
        </w:tc>
        <w:tc>
          <w:tcPr>
            <w:tcW w:w="1961" w:type="dxa"/>
            <w:noWrap/>
            <w:hideMark/>
          </w:tcPr>
          <w:p w:rsidR="006F6BD0" w:rsidRPr="006F6BD0" w:rsidRDefault="006F6BD0">
            <w:r w:rsidRPr="006F6BD0">
              <w:t>"Help me"</w:t>
            </w:r>
          </w:p>
        </w:tc>
        <w:tc>
          <w:tcPr>
            <w:tcW w:w="1846" w:type="dxa"/>
            <w:hideMark/>
          </w:tcPr>
          <w:p w:rsidR="006F6BD0" w:rsidRPr="006F6BD0" w:rsidRDefault="006F6BD0" w:rsidP="006F6BD0">
            <w:pPr>
              <w:keepNext/>
            </w:pPr>
          </w:p>
        </w:tc>
      </w:tr>
    </w:tbl>
    <w:p w:rsidR="006F6BD0" w:rsidRDefault="006F6BD0" w:rsidP="006F6BD0">
      <w:pPr>
        <w:pStyle w:val="Caption"/>
      </w:pPr>
      <w:bookmarkStart w:id="27" w:name="_Ref480243757"/>
      <w:r>
        <w:t xml:space="preserve">Figure </w:t>
      </w:r>
      <w:fldSimple w:instr=" SEQ Figure \* ARABIC ">
        <w:r>
          <w:rPr>
            <w:noProof/>
          </w:rPr>
          <w:t>26</w:t>
        </w:r>
      </w:fldSimple>
      <w:bookmarkEnd w:id="27"/>
      <w:r>
        <w:t xml:space="preserve"> - Example of tests performed on the application</w:t>
      </w:r>
    </w:p>
    <w:p w:rsidR="00C36ED0" w:rsidRDefault="00C36ED0" w:rsidP="003F4991"/>
    <w:bookmarkEnd w:id="10"/>
    <w:p w:rsidR="00C36ED0" w:rsidRDefault="00C36ED0" w:rsidP="00C36ED0">
      <w:pPr>
        <w:pStyle w:val="Heading1"/>
      </w:pPr>
      <w:r>
        <w:t>References</w:t>
      </w:r>
    </w:p>
    <w:p w:rsidR="001C1D6E" w:rsidRPr="001C1D6E" w:rsidRDefault="00C36ED0" w:rsidP="001C1D6E">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C1D6E" w:rsidRPr="001C1D6E">
        <w:rPr>
          <w:rFonts w:ascii="Calibri" w:hAnsi="Calibri" w:cs="Times New Roman"/>
          <w:noProof/>
          <w:szCs w:val="24"/>
        </w:rPr>
        <w:t>[1]</w:t>
      </w:r>
      <w:r w:rsidR="001C1D6E" w:rsidRPr="001C1D6E">
        <w:rPr>
          <w:rFonts w:ascii="Calibri" w:hAnsi="Calibri" w:cs="Times New Roman"/>
          <w:noProof/>
          <w:szCs w:val="24"/>
        </w:rPr>
        <w:tab/>
        <w:t>Ubuntu, “LinuxLogFiles - Community Help Wiki,” 2015. [Online]. Available: https://help.ubuntu.com/community/LinuxLogFiles.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2]</w:t>
      </w:r>
      <w:r w:rsidRPr="001C1D6E">
        <w:rPr>
          <w:rFonts w:ascii="Calibri" w:hAnsi="Calibri" w:cs="Times New Roman"/>
          <w:noProof/>
          <w:szCs w:val="24"/>
        </w:rPr>
        <w:tab/>
        <w:t>Microsoft, “Microsoft Bot Framework.” [Online]. Available: https://dev.botframework.com/.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3]</w:t>
      </w:r>
      <w:r w:rsidRPr="001C1D6E">
        <w:rPr>
          <w:rFonts w:ascii="Calibri" w:hAnsi="Calibri" w:cs="Times New Roman"/>
          <w:noProof/>
          <w:szCs w:val="24"/>
        </w:rPr>
        <w:tab/>
        <w:t>Restify, “API Guide | restify,” 2016. [Online]. Available: http://restify.com/. [Accessed: 14-Ap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4]</w:t>
      </w:r>
      <w:r w:rsidRPr="001C1D6E">
        <w:rPr>
          <w:rFonts w:ascii="Calibri" w:hAnsi="Calibri" w:cs="Times New Roman"/>
          <w:noProof/>
          <w:szCs w:val="24"/>
        </w:rPr>
        <w:tab/>
        <w:t>LUIS, “LUIS: Homepage,” 2017. [Online]. Available: https://www.luis.ai/home/index. [Accessed: 05-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5]</w:t>
      </w:r>
      <w:r w:rsidRPr="001C1D6E">
        <w:rPr>
          <w:rFonts w:ascii="Calibri" w:hAnsi="Calibri" w:cs="Times New Roman"/>
          <w:noProof/>
          <w:szCs w:val="24"/>
        </w:rPr>
        <w:tab/>
        <w:t>A. Shreve, “ngrok - secure introspectable tunnels to localhost,” 2017. [Online]. Available: https://ngrok.com/.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6]</w:t>
      </w:r>
      <w:r w:rsidRPr="001C1D6E">
        <w:rPr>
          <w:rFonts w:ascii="Calibri" w:hAnsi="Calibri" w:cs="Times New Roman"/>
          <w:noProof/>
          <w:szCs w:val="24"/>
        </w:rPr>
        <w:tab/>
        <w:t>Microsoft, “Bot Framework Emulator | Documentation | Bot Framework,” 2017. [Online]. Available: https://docs.botframework.com/en-us/tools/bot-framework-emulator/. [Accessed: 23-Ma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7]</w:t>
      </w:r>
      <w:r w:rsidRPr="001C1D6E">
        <w:rPr>
          <w:rFonts w:ascii="Calibri" w:hAnsi="Calibri" w:cs="Times New Roman"/>
          <w:noProof/>
          <w:szCs w:val="24"/>
        </w:rPr>
        <w:tab/>
        <w:t>D. Zelisko, “ping - a ping wrapper for nodejs,” 2016. [Online]. Available: https://www.npmjs.com/package/ping. [Accessed: 16-Apr-2017].</w:t>
      </w:r>
    </w:p>
    <w:p w:rsidR="001C1D6E" w:rsidRPr="001C1D6E" w:rsidRDefault="001C1D6E" w:rsidP="001C1D6E">
      <w:pPr>
        <w:widowControl w:val="0"/>
        <w:autoSpaceDE w:val="0"/>
        <w:autoSpaceDN w:val="0"/>
        <w:adjustRightInd w:val="0"/>
        <w:spacing w:line="240" w:lineRule="auto"/>
        <w:ind w:left="640" w:hanging="640"/>
        <w:rPr>
          <w:rFonts w:ascii="Calibri" w:hAnsi="Calibri" w:cs="Times New Roman"/>
          <w:noProof/>
          <w:szCs w:val="24"/>
        </w:rPr>
      </w:pPr>
      <w:r w:rsidRPr="001C1D6E">
        <w:rPr>
          <w:rFonts w:ascii="Calibri" w:hAnsi="Calibri" w:cs="Times New Roman"/>
          <w:noProof/>
          <w:szCs w:val="24"/>
        </w:rPr>
        <w:t>[8]</w:t>
      </w:r>
      <w:r w:rsidRPr="001C1D6E">
        <w:rPr>
          <w:rFonts w:ascii="Calibri" w:hAnsi="Calibri" w:cs="Times New Roman"/>
          <w:noProof/>
          <w:szCs w:val="24"/>
        </w:rPr>
        <w:tab/>
        <w:t>W. James, “traceroute - Simple wrapper around the native traceroute command,” 2016. [Online]. Available: https://www.npmjs.com/package/traceroute. [Accessed: 16-Apr-2017].</w:t>
      </w:r>
    </w:p>
    <w:p w:rsidR="001C1D6E" w:rsidRPr="001C1D6E" w:rsidRDefault="001C1D6E" w:rsidP="001C1D6E">
      <w:pPr>
        <w:widowControl w:val="0"/>
        <w:autoSpaceDE w:val="0"/>
        <w:autoSpaceDN w:val="0"/>
        <w:adjustRightInd w:val="0"/>
        <w:spacing w:line="240" w:lineRule="auto"/>
        <w:ind w:left="640" w:hanging="640"/>
        <w:rPr>
          <w:rFonts w:ascii="Calibri" w:hAnsi="Calibri"/>
          <w:noProof/>
        </w:rPr>
      </w:pPr>
      <w:r w:rsidRPr="001C1D6E">
        <w:rPr>
          <w:rFonts w:ascii="Calibri" w:hAnsi="Calibri" w:cs="Times New Roman"/>
          <w:noProof/>
          <w:szCs w:val="24"/>
        </w:rPr>
        <w:t>[9]</w:t>
      </w:r>
      <w:r w:rsidRPr="001C1D6E">
        <w:rPr>
          <w:rFonts w:ascii="Calibri" w:hAnsi="Calibri" w:cs="Times New Roman"/>
          <w:noProof/>
          <w:szCs w:val="24"/>
        </w:rPr>
        <w:tab/>
        <w:t>M. Colomer, “any-file,” 2017. [Online]. Available: https://www.npmjs.com/package/any-file. [Accessed: 17-Ap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54E1" w:rsidRDefault="009E54E1" w:rsidP="009E3E28">
      <w:pPr>
        <w:spacing w:after="0" w:line="240" w:lineRule="auto"/>
      </w:pPr>
      <w:r>
        <w:separator/>
      </w:r>
    </w:p>
  </w:endnote>
  <w:endnote w:type="continuationSeparator" w:id="0">
    <w:p w:rsidR="009E54E1" w:rsidRDefault="009E54E1"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54E1" w:rsidRDefault="009E54E1" w:rsidP="009E3E28">
      <w:pPr>
        <w:spacing w:after="0" w:line="240" w:lineRule="auto"/>
      </w:pPr>
      <w:r>
        <w:separator/>
      </w:r>
    </w:p>
  </w:footnote>
  <w:footnote w:type="continuationSeparator" w:id="0">
    <w:p w:rsidR="009E54E1" w:rsidRDefault="009E54E1" w:rsidP="009E3E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422FD"/>
    <w:rsid w:val="000A358B"/>
    <w:rsid w:val="00123F0D"/>
    <w:rsid w:val="00167D00"/>
    <w:rsid w:val="00193CBF"/>
    <w:rsid w:val="001C1D6E"/>
    <w:rsid w:val="001D3363"/>
    <w:rsid w:val="001F7E18"/>
    <w:rsid w:val="0020488B"/>
    <w:rsid w:val="00210F1D"/>
    <w:rsid w:val="002264D6"/>
    <w:rsid w:val="00244C46"/>
    <w:rsid w:val="002A7BE2"/>
    <w:rsid w:val="002D2650"/>
    <w:rsid w:val="00341E7A"/>
    <w:rsid w:val="00355B6B"/>
    <w:rsid w:val="003612F5"/>
    <w:rsid w:val="003731C5"/>
    <w:rsid w:val="003C4EBC"/>
    <w:rsid w:val="003D07A6"/>
    <w:rsid w:val="003F4991"/>
    <w:rsid w:val="004358D1"/>
    <w:rsid w:val="00456F8C"/>
    <w:rsid w:val="004757BF"/>
    <w:rsid w:val="004B5EA0"/>
    <w:rsid w:val="004E4745"/>
    <w:rsid w:val="004F7B0B"/>
    <w:rsid w:val="00571A4C"/>
    <w:rsid w:val="00583814"/>
    <w:rsid w:val="0058548C"/>
    <w:rsid w:val="005A4FE7"/>
    <w:rsid w:val="005E5416"/>
    <w:rsid w:val="005F2C34"/>
    <w:rsid w:val="006203BC"/>
    <w:rsid w:val="00672E35"/>
    <w:rsid w:val="006733EB"/>
    <w:rsid w:val="006A087F"/>
    <w:rsid w:val="006A0B6F"/>
    <w:rsid w:val="006B6D9B"/>
    <w:rsid w:val="006F6BD0"/>
    <w:rsid w:val="00732F93"/>
    <w:rsid w:val="00735A0E"/>
    <w:rsid w:val="007450FA"/>
    <w:rsid w:val="007466DE"/>
    <w:rsid w:val="00752874"/>
    <w:rsid w:val="00757995"/>
    <w:rsid w:val="007770E6"/>
    <w:rsid w:val="007A5C6A"/>
    <w:rsid w:val="00811DD8"/>
    <w:rsid w:val="00822094"/>
    <w:rsid w:val="00850888"/>
    <w:rsid w:val="00884E87"/>
    <w:rsid w:val="00897A63"/>
    <w:rsid w:val="008F1A78"/>
    <w:rsid w:val="009025A2"/>
    <w:rsid w:val="00923790"/>
    <w:rsid w:val="009256E5"/>
    <w:rsid w:val="0093245C"/>
    <w:rsid w:val="00936EA7"/>
    <w:rsid w:val="009B4892"/>
    <w:rsid w:val="009E3E28"/>
    <w:rsid w:val="009E54E1"/>
    <w:rsid w:val="00A06FF3"/>
    <w:rsid w:val="00A52733"/>
    <w:rsid w:val="00AC66B2"/>
    <w:rsid w:val="00AF470B"/>
    <w:rsid w:val="00B25A81"/>
    <w:rsid w:val="00B32C52"/>
    <w:rsid w:val="00B83CC1"/>
    <w:rsid w:val="00B96B95"/>
    <w:rsid w:val="00BA4E4D"/>
    <w:rsid w:val="00BB7162"/>
    <w:rsid w:val="00BF04AE"/>
    <w:rsid w:val="00C36ED0"/>
    <w:rsid w:val="00C53A9D"/>
    <w:rsid w:val="00CC72CA"/>
    <w:rsid w:val="00DD21CF"/>
    <w:rsid w:val="00E00EB8"/>
    <w:rsid w:val="00E62669"/>
    <w:rsid w:val="00E7197A"/>
    <w:rsid w:val="00E7567B"/>
    <w:rsid w:val="00EB2254"/>
    <w:rsid w:val="00ED0CAB"/>
    <w:rsid w:val="00F321FD"/>
    <w:rsid w:val="00F5253F"/>
    <w:rsid w:val="00F54074"/>
    <w:rsid w:val="00FB23E9"/>
    <w:rsid w:val="00FE5FC9"/>
    <w:rsid w:val="00FE6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BA01C"/>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 w:type="character" w:customStyle="1" w:styleId="nt">
    <w:name w:val="nt"/>
    <w:basedOn w:val="DefaultParagraphFont"/>
    <w:rsid w:val="00822094"/>
  </w:style>
  <w:style w:type="paragraph" w:styleId="ListParagraph">
    <w:name w:val="List Paragraph"/>
    <w:basedOn w:val="Normal"/>
    <w:uiPriority w:val="34"/>
    <w:qFormat/>
    <w:rsid w:val="00822094"/>
    <w:pPr>
      <w:ind w:left="720"/>
      <w:contextualSpacing/>
    </w:pPr>
  </w:style>
  <w:style w:type="table" w:styleId="TableGrid">
    <w:name w:val="Table Grid"/>
    <w:basedOn w:val="TableNormal"/>
    <w:uiPriority w:val="39"/>
    <w:rsid w:val="006F6B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193425309">
      <w:bodyDiv w:val="1"/>
      <w:marLeft w:val="0"/>
      <w:marRight w:val="0"/>
      <w:marTop w:val="0"/>
      <w:marBottom w:val="0"/>
      <w:divBdr>
        <w:top w:val="none" w:sz="0" w:space="0" w:color="auto"/>
        <w:left w:val="none" w:sz="0" w:space="0" w:color="auto"/>
        <w:bottom w:val="none" w:sz="0" w:space="0" w:color="auto"/>
        <w:right w:val="none" w:sz="0" w:space="0" w:color="auto"/>
      </w:divBdr>
    </w:div>
    <w:div w:id="488986931">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772091856">
      <w:bodyDiv w:val="1"/>
      <w:marLeft w:val="0"/>
      <w:marRight w:val="0"/>
      <w:marTop w:val="0"/>
      <w:marBottom w:val="0"/>
      <w:divBdr>
        <w:top w:val="none" w:sz="0" w:space="0" w:color="auto"/>
        <w:left w:val="none" w:sz="0" w:space="0" w:color="auto"/>
        <w:bottom w:val="none" w:sz="0" w:space="0" w:color="auto"/>
        <w:right w:val="none" w:sz="0" w:space="0" w:color="auto"/>
      </w:divBdr>
    </w:div>
    <w:div w:id="781070600">
      <w:bodyDiv w:val="1"/>
      <w:marLeft w:val="0"/>
      <w:marRight w:val="0"/>
      <w:marTop w:val="0"/>
      <w:marBottom w:val="0"/>
      <w:divBdr>
        <w:top w:val="none" w:sz="0" w:space="0" w:color="auto"/>
        <w:left w:val="none" w:sz="0" w:space="0" w:color="auto"/>
        <w:bottom w:val="none" w:sz="0" w:space="0" w:color="auto"/>
        <w:right w:val="none" w:sz="0" w:space="0" w:color="auto"/>
      </w:divBdr>
    </w:div>
    <w:div w:id="1160192922">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 w:id="1927495244">
      <w:bodyDiv w:val="1"/>
      <w:marLeft w:val="0"/>
      <w:marRight w:val="0"/>
      <w:marTop w:val="0"/>
      <w:marBottom w:val="0"/>
      <w:divBdr>
        <w:top w:val="none" w:sz="0" w:space="0" w:color="auto"/>
        <w:left w:val="none" w:sz="0" w:space="0" w:color="auto"/>
        <w:bottom w:val="none" w:sz="0" w:space="0" w:color="auto"/>
        <w:right w:val="none" w:sz="0" w:space="0" w:color="auto"/>
      </w:divBdr>
    </w:div>
    <w:div w:id="2026208661">
      <w:bodyDiv w:val="1"/>
      <w:marLeft w:val="0"/>
      <w:marRight w:val="0"/>
      <w:marTop w:val="0"/>
      <w:marBottom w:val="0"/>
      <w:divBdr>
        <w:top w:val="none" w:sz="0" w:space="0" w:color="auto"/>
        <w:left w:val="none" w:sz="0" w:space="0" w:color="auto"/>
        <w:bottom w:val="none" w:sz="0" w:space="0" w:color="auto"/>
        <w:right w:val="none" w:sz="0" w:space="0" w:color="auto"/>
      </w:divBdr>
    </w:div>
    <w:div w:id="214338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160.png"/><Relationship Id="rId3" Type="http://schemas.openxmlformats.org/officeDocument/2006/relationships/styles" Target="styles.xml"/><Relationship Id="rId21" Type="http://schemas.openxmlformats.org/officeDocument/2006/relationships/image" Target="media/image70.png"/><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image" Target="media/image130.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10.png"/><Relationship Id="rId41" Type="http://schemas.openxmlformats.org/officeDocument/2006/relationships/image" Target="media/image17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50.png"/><Relationship Id="rId40"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png"/><Relationship Id="rId28" Type="http://schemas.openxmlformats.org/officeDocument/2006/relationships/image" Target="media/image11.png"/><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60.png"/><Relationship Id="rId31" Type="http://schemas.openxmlformats.org/officeDocument/2006/relationships/image" Target="media/image120.png"/><Relationship Id="rId4" Type="http://schemas.openxmlformats.org/officeDocument/2006/relationships/settings" Target="settings.xml"/><Relationship Id="rId9" Type="http://schemas.openxmlformats.org/officeDocument/2006/relationships/image" Target="media/image18.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2.png"/><Relationship Id="rId35" Type="http://schemas.openxmlformats.org/officeDocument/2006/relationships/image" Target="media/image140.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119FCA-6CC9-4851-A595-1D9FA0CC1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5</TotalTime>
  <Pages>25</Pages>
  <Words>8316</Words>
  <Characters>4740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45</cp:revision>
  <dcterms:created xsi:type="dcterms:W3CDTF">2017-02-25T15:31:00Z</dcterms:created>
  <dcterms:modified xsi:type="dcterms:W3CDTF">2017-04-20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